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val="en-IE"/>
        </w:rPr>
        <w:id w:val="1681701625"/>
        <w:docPartObj>
          <w:docPartGallery w:val="Cover Pages"/>
          <w:docPartUnique/>
        </w:docPartObj>
      </w:sdtPr>
      <w:sdtEndPr/>
      <w:sdtContent>
        <w:p w14:paraId="51606B11" w14:textId="534C33F8" w:rsidR="00E013D9" w:rsidRDefault="00A57ACC">
          <w:pPr>
            <w:pStyle w:val="NoSpacing"/>
          </w:pPr>
          <w:r>
            <w:rPr>
              <w:noProof/>
            </w:rPr>
            <mc:AlternateContent>
              <mc:Choice Requires="wpg">
                <w:drawing>
                  <wp:anchor distT="0" distB="0" distL="114300" distR="114300" simplePos="0" relativeHeight="251658240" behindDoc="1" locked="0" layoutInCell="1" allowOverlap="1" wp14:anchorId="227AF513" wp14:editId="621898C4">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87917" cy="10149904"/>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487917" cy="10149904"/>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id w:val="-650599894"/>
                                    <w:dataBinding w:prefixMappings="xmlns:ns0='http://schemas.microsoft.com/office/2006/coverPageProps' " w:xpath="/ns0:CoverPageProperties[1]/ns0:PublishDate[1]" w:storeItemID="{55AF091B-3C7A-41E3-B477-F2FDAA23CFDA}"/>
                                    <w:date w:fullDate="2021-11-21T00:00:00Z">
                                      <w:dateFormat w:val="M/d/yyyy"/>
                                      <w:lid w:val="en-US"/>
                                      <w:storeMappedDataAs w:val="dateTime"/>
                                      <w:calendar w:val="gregorian"/>
                                    </w:date>
                                  </w:sdtPr>
                                  <w:sdtEndPr/>
                                  <w:sdtContent>
                                    <w:p w14:paraId="24B2900B" w14:textId="77777777" w:rsidR="00E013D9" w:rsidRDefault="00A57ACC">
                                      <w:pPr>
                                        <w:pStyle w:val="NoSpacing"/>
                                        <w:jc w:val="right"/>
                                        <w:rPr>
                                          <w:color w:val="FFFFFF" w:themeColor="background1"/>
                                          <w:sz w:val="28"/>
                                          <w:szCs w:val="28"/>
                                        </w:rPr>
                                      </w:pPr>
                                      <w:r>
                                        <w:rPr>
                                          <w:color w:val="FFFFFF" w:themeColor="background1"/>
                                          <w:sz w:val="28"/>
                                          <w:szCs w:val="28"/>
                                        </w:rPr>
                                        <w:t>11/21/2021</w:t>
                                      </w:r>
                                    </w:p>
                                  </w:sdtContent>
                                </w:sdt>
                              </w:txbxContent>
                            </wps:txbx>
                            <wps:bodyPr rot="0" spcFirstLastPara="0" vert="horz" wrap="square" lIns="91440" tIns="0" rIns="182880" bIns="0" numCol="1" spcCol="0" rtlCol="0" fromWordArt="0" anchor="ctr" anchorCtr="0" forceAA="0" compatLnSpc="1">
                              <a:prstTxWarp prst="textNoShape">
                                <a:avLst/>
                              </a:prstTxWarp>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227AF513" id="Group 2" o:spid="_x0000_s1026" style="position:absolute;margin-left:0;margin-top:0;width:195.9pt;height:799.2pt;z-index:-251658240;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id w:val="-650599894"/>
                              <w:dataBinding w:prefixMappings="xmlns:ns0='http://schemas.microsoft.com/office/2006/coverPageProps' " w:xpath="/ns0:CoverPageProperties[1]/ns0:PublishDate[1]" w:storeItemID="{55AF091B-3C7A-41E3-B477-F2FDAA23CFDA}"/>
                              <w:date w:fullDate="2021-11-21T00:00:00Z">
                                <w:dateFormat w:val="M/d/yyyy"/>
                                <w:lid w:val="en-US"/>
                                <w:storeMappedDataAs w:val="dateTime"/>
                                <w:calendar w:val="gregorian"/>
                              </w:date>
                            </w:sdtPr>
                            <w:sdtEndPr/>
                            <w:sdtContent>
                              <w:p w14:paraId="24B2900B" w14:textId="77777777" w:rsidR="00E013D9" w:rsidRDefault="00A57ACC">
                                <w:pPr>
                                  <w:pStyle w:val="NoSpacing"/>
                                  <w:jc w:val="right"/>
                                  <w:rPr>
                                    <w:color w:val="FFFFFF" w:themeColor="background1"/>
                                    <w:sz w:val="28"/>
                                    <w:szCs w:val="28"/>
                                  </w:rPr>
                                </w:pPr>
                                <w:r>
                                  <w:rPr>
                                    <w:color w:val="FFFFFF" w:themeColor="background1"/>
                                    <w:sz w:val="28"/>
                                    <w:szCs w:val="28"/>
                                  </w:rPr>
                                  <w:t>11/21/2021</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2336" behindDoc="0" locked="0" layoutInCell="1" allowOverlap="1" wp14:anchorId="64A98040" wp14:editId="55AA0A6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40214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0214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1E04C9A" w14:textId="77777777" w:rsidR="00E013D9" w:rsidRDefault="003853F6">
                                <w:pPr>
                                  <w:pStyle w:val="NoSpacing"/>
                                  <w:rPr>
                                    <w:color w:val="4472C4" w:themeColor="accent1"/>
                                    <w:sz w:val="26"/>
                                    <w:szCs w:val="26"/>
                                  </w:rPr>
                                </w:pPr>
                                <w:sdt>
                                  <w:sdtPr>
                                    <w:rPr>
                                      <w:color w:val="4472C4" w:themeColor="accent1"/>
                                      <w:sz w:val="26"/>
                                      <w:szCs w:val="26"/>
                                    </w:rPr>
                                    <w:alias w:val="Author"/>
                                    <w:id w:val="-2041584766"/>
                                    <w:dataBinding w:prefixMappings="xmlns:ns0='http://purl.org/dc/elements/1.1/' xmlns:ns1='http://schemas.openxmlformats.org/package/2006/metadata/core-properties' " w:xpath="/ns1:coreProperties[1]/ns0:creator[1]" w:storeItemID="{6C3C8BC8-F283-45AE-878A-BAB7291924A1}"/>
                                    <w:text/>
                                  </w:sdtPr>
                                  <w:sdtEndPr/>
                                  <w:sdtContent>
                                    <w:r w:rsidR="00A57ACC">
                                      <w:rPr>
                                        <w:color w:val="4472C4" w:themeColor="accent1"/>
                                        <w:sz w:val="26"/>
                                        <w:szCs w:val="26"/>
                                      </w:rPr>
                                      <w:t>Bridgeman Thomas</w:t>
                                    </w:r>
                                  </w:sdtContent>
                                </w:sdt>
                              </w:p>
                              <w:p w14:paraId="54E79300" w14:textId="77777777" w:rsidR="00E013D9" w:rsidRDefault="003853F6">
                                <w:pPr>
                                  <w:pStyle w:val="NoSpacing"/>
                                  <w:rPr>
                                    <w:color w:val="595959" w:themeColor="text1" w:themeTint="A6"/>
                                    <w:sz w:val="20"/>
                                    <w:szCs w:val="20"/>
                                  </w:rPr>
                                </w:pPr>
                                <w:sdt>
                                  <w:sdtPr>
                                    <w:rPr>
                                      <w:caps/>
                                      <w:color w:val="595959" w:themeColor="text1" w:themeTint="A6"/>
                                      <w:sz w:val="20"/>
                                      <w:szCs w:val="20"/>
                                    </w:rPr>
                                    <w:alias w:val="Company"/>
                                    <w:id w:val="1558814826"/>
                                    <w:dataBinding w:prefixMappings="xmlns:ns0='http://schemas.openxmlformats.org/officeDocument/2006/extended-properties' " w:xpath="/ns0:Properties[1]/ns0:Company[1]" w:storeItemID="{6668398D-A668-4E3E-A5EB-62B293D839F1}"/>
                                    <w:text/>
                                  </w:sdtPr>
                                  <w:sdtEndPr/>
                                  <w:sdtContent>
                                    <w:r w:rsidR="00E645C1">
                                      <w:rPr>
                                        <w:caps/>
                                        <w:color w:val="595959" w:themeColor="text1" w:themeTint="A6"/>
                                        <w:sz w:val="20"/>
                                        <w:szCs w:val="20"/>
                                      </w:rPr>
                                      <w:t>Letterkenny Institute of Technology</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4A98040" id="_x0000_t202" coordsize="21600,21600" o:spt="202" path="m,l,21600r21600,l21600,xe">
                    <v:stroke joinstyle="miter"/>
                    <v:path gradientshapeok="t" o:connecttype="rect"/>
                  </v:shapetype>
                  <v:shape id="Text Box 32" o:spid="_x0000_s1055" type="#_x0000_t202" style="position:absolute;margin-left:0;margin-top:0;width:267.9pt;height:28.8pt;z-index:251662336;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" filled="f" stroked="f" strokeweight=".5pt">
                    <v:textbox style="mso-fit-shape-to-text:t" inset="0,0,0,0">
                      <w:txbxContent>
                        <w:p w14:paraId="41E04C9A" w14:textId="77777777" w:rsidR="00E013D9" w:rsidRDefault="003853F6">
                          <w:pPr>
                            <w:pStyle w:val="NoSpacing"/>
                            <w:rPr>
                              <w:color w:val="4472C4" w:themeColor="accent1"/>
                              <w:sz w:val="26"/>
                              <w:szCs w:val="26"/>
                            </w:rPr>
                          </w:pPr>
                          <w:sdt>
                            <w:sdtPr>
                              <w:rPr>
                                <w:color w:val="4472C4" w:themeColor="accent1"/>
                                <w:sz w:val="26"/>
                                <w:szCs w:val="26"/>
                              </w:rPr>
                              <w:alias w:val="Author"/>
                              <w:id w:val="-2041584766"/>
                              <w:dataBinding w:prefixMappings="xmlns:ns0='http://purl.org/dc/elements/1.1/' xmlns:ns1='http://schemas.openxmlformats.org/package/2006/metadata/core-properties' " w:xpath="/ns1:coreProperties[1]/ns0:creator[1]" w:storeItemID="{6C3C8BC8-F283-45AE-878A-BAB7291924A1}"/>
                              <w:text/>
                            </w:sdtPr>
                            <w:sdtEndPr/>
                            <w:sdtContent>
                              <w:r w:rsidR="00A57ACC">
                                <w:rPr>
                                  <w:color w:val="4472C4" w:themeColor="accent1"/>
                                  <w:sz w:val="26"/>
                                  <w:szCs w:val="26"/>
                                </w:rPr>
                                <w:t>Bridgeman Thomas</w:t>
                              </w:r>
                            </w:sdtContent>
                          </w:sdt>
                        </w:p>
                        <w:p w14:paraId="54E79300" w14:textId="77777777" w:rsidR="00E013D9" w:rsidRDefault="003853F6">
                          <w:pPr>
                            <w:pStyle w:val="NoSpacing"/>
                            <w:rPr>
                              <w:color w:val="595959" w:themeColor="text1" w:themeTint="A6"/>
                              <w:sz w:val="20"/>
                              <w:szCs w:val="20"/>
                            </w:rPr>
                          </w:pPr>
                          <w:sdt>
                            <w:sdtPr>
                              <w:rPr>
                                <w:caps/>
                                <w:color w:val="595959" w:themeColor="text1" w:themeTint="A6"/>
                                <w:sz w:val="20"/>
                                <w:szCs w:val="20"/>
                              </w:rPr>
                              <w:alias w:val="Company"/>
                              <w:id w:val="1558814826"/>
                              <w:dataBinding w:prefixMappings="xmlns:ns0='http://schemas.openxmlformats.org/officeDocument/2006/extended-properties' " w:xpath="/ns0:Properties[1]/ns0:Company[1]" w:storeItemID="{6668398D-A668-4E3E-A5EB-62B293D839F1}"/>
                              <w:text/>
                            </w:sdtPr>
                            <w:sdtEndPr/>
                            <w:sdtContent>
                              <w:r w:rsidR="00E645C1">
                                <w:rPr>
                                  <w:caps/>
                                  <w:color w:val="595959" w:themeColor="text1" w:themeTint="A6"/>
                                  <w:sz w:val="20"/>
                                  <w:szCs w:val="20"/>
                                </w:rPr>
                                <w:t>Letterkenny Institute of Technology</w:t>
                              </w:r>
                            </w:sdtContent>
                          </w:sdt>
                        </w:p>
                      </w:txbxContent>
                    </v:textbox>
                    <w10:wrap anchorx="page" anchory="page"/>
                  </v:shape>
                </w:pict>
              </mc:Fallback>
            </mc:AlternateContent>
          </w:r>
        </w:p>
        <w:p w14:paraId="4932BEBE" w14:textId="2D728F5B" w:rsidR="00E013D9" w:rsidRDefault="00A57ACC">
          <w:r>
            <w:rPr>
              <w:noProof/>
            </w:rPr>
            <mc:AlternateContent>
              <mc:Choice Requires="wps">
                <w:drawing>
                  <wp:anchor distT="0" distB="0" distL="114300" distR="114300" simplePos="0" relativeHeight="251660288" behindDoc="0" locked="0" layoutInCell="1" allowOverlap="1" wp14:anchorId="775E6550" wp14:editId="7B61A1F9">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86175" cy="106934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3686175"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D7D77" w14:textId="77777777" w:rsidR="00E013D9" w:rsidRDefault="003853F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id w:val="-705018352"/>
                                    <w:dataBinding w:prefixMappings="xmlns:ns0='http://purl.org/dc/elements/1.1/' xmlns:ns1='http://schemas.openxmlformats.org/package/2006/metadata/core-properties' " w:xpath="/ns1:coreProperties[1]/ns0:title[1]" w:storeItemID="{6C3C8BC8-F283-45AE-878A-BAB7291924A1}"/>
                                    <w:text/>
                                  </w:sdtPr>
                                  <w:sdtEndPr/>
                                  <w:sdtContent>
                                    <w:r w:rsidR="00A57ACC">
                                      <w:rPr>
                                        <w:rFonts w:asciiTheme="majorHAnsi" w:eastAsiaTheme="majorEastAsia" w:hAnsiTheme="majorHAnsi" w:cstheme="majorBidi"/>
                                        <w:color w:val="262626" w:themeColor="text1" w:themeTint="D9"/>
                                        <w:sz w:val="72"/>
                                        <w:szCs w:val="72"/>
                                      </w:rPr>
                                      <w:t>Report and Dataset</w:t>
                                    </w:r>
                                  </w:sdtContent>
                                </w:sdt>
                              </w:p>
                              <w:p w14:paraId="3EB3252F" w14:textId="77777777" w:rsidR="00E013D9" w:rsidRDefault="003853F6">
                                <w:pPr>
                                  <w:spacing w:before="120"/>
                                  <w:rPr>
                                    <w:color w:val="404040" w:themeColor="text1" w:themeTint="BF"/>
                                    <w:sz w:val="36"/>
                                    <w:szCs w:val="36"/>
                                  </w:rPr>
                                </w:pPr>
                                <w:sdt>
                                  <w:sdtPr>
                                    <w:rPr>
                                      <w:color w:val="404040" w:themeColor="text1" w:themeTint="BF"/>
                                      <w:sz w:val="36"/>
                                      <w:szCs w:val="36"/>
                                    </w:rPr>
                                    <w:alias w:val="Subtitle"/>
                                    <w:id w:val="-1148361611"/>
                                    <w:dataBinding w:prefixMappings="xmlns:ns0='http://purl.org/dc/elements/1.1/' xmlns:ns1='http://schemas.openxmlformats.org/package/2006/metadata/core-properties' " w:xpath="/ns1:coreProperties[1]/ns0:subject[1]" w:storeItemID="{6C3C8BC8-F283-45AE-878A-BAB7291924A1}"/>
                                    <w:text/>
                                  </w:sdtPr>
                                  <w:sdtEndPr/>
                                  <w:sdtContent>
                                    <w:r w:rsidR="00E645C1">
                                      <w:rPr>
                                        <w:color w:val="404040" w:themeColor="text1" w:themeTint="BF"/>
                                        <w:sz w:val="36"/>
                                        <w:szCs w:val="36"/>
                                      </w:rPr>
                                      <w:t>AI &amp; Machine Learning – CA 2</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page">
                      <wp14:pctWidth>0</wp14:pctWidth>
                    </wp14:sizeRelH>
                    <wp14:sizeRelV relativeFrom="margin">
                      <wp14:pctHeight>0</wp14:pctHeight>
                    </wp14:sizeRelV>
                  </wp:anchor>
                </w:drawing>
              </mc:Choice>
              <mc:Fallback>
                <w:pict>
                  <v:shape w14:anchorId="775E6550" id="Text Box 1" o:spid="_x0000_s1056" type="#_x0000_t202" style="position:absolute;margin-left:0;margin-top:0;width:290.25pt;height:84.2pt;z-index:251660288;visibility:visible;mso-wrap-style:square;mso-width-percent:0;mso-height-percent:0;mso-left-percent:420;mso-top-percent:175;mso-wrap-distance-left:9pt;mso-wrap-distance-top:0;mso-wrap-distance-right:9pt;mso-wrap-distance-bottom:0;mso-position-horizontal-relative:page;mso-position-vertical-relative:page;mso-width-percent: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" filled="f" stroked="f" strokeweight=".5pt">
                    <v:textbox inset="0,0,0,0">
                      <w:txbxContent>
                        <w:p w14:paraId="74AD7D77" w14:textId="77777777" w:rsidR="00E013D9" w:rsidRDefault="003853F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id w:val="-705018352"/>
                              <w:dataBinding w:prefixMappings="xmlns:ns0='http://purl.org/dc/elements/1.1/' xmlns:ns1='http://schemas.openxmlformats.org/package/2006/metadata/core-properties' " w:xpath="/ns1:coreProperties[1]/ns0:title[1]" w:storeItemID="{6C3C8BC8-F283-45AE-878A-BAB7291924A1}"/>
                              <w:text/>
                            </w:sdtPr>
                            <w:sdtEndPr/>
                            <w:sdtContent>
                              <w:r w:rsidR="00A57ACC">
                                <w:rPr>
                                  <w:rFonts w:asciiTheme="majorHAnsi" w:eastAsiaTheme="majorEastAsia" w:hAnsiTheme="majorHAnsi" w:cstheme="majorBidi"/>
                                  <w:color w:val="262626" w:themeColor="text1" w:themeTint="D9"/>
                                  <w:sz w:val="72"/>
                                  <w:szCs w:val="72"/>
                                </w:rPr>
                                <w:t>Report and Dataset</w:t>
                              </w:r>
                            </w:sdtContent>
                          </w:sdt>
                        </w:p>
                        <w:p w14:paraId="3EB3252F" w14:textId="77777777" w:rsidR="00E013D9" w:rsidRDefault="003853F6">
                          <w:pPr>
                            <w:spacing w:before="120"/>
                            <w:rPr>
                              <w:color w:val="404040" w:themeColor="text1" w:themeTint="BF"/>
                              <w:sz w:val="36"/>
                              <w:szCs w:val="36"/>
                            </w:rPr>
                          </w:pPr>
                          <w:sdt>
                            <w:sdtPr>
                              <w:rPr>
                                <w:color w:val="404040" w:themeColor="text1" w:themeTint="BF"/>
                                <w:sz w:val="36"/>
                                <w:szCs w:val="36"/>
                              </w:rPr>
                              <w:alias w:val="Subtitle"/>
                              <w:id w:val="-1148361611"/>
                              <w:dataBinding w:prefixMappings="xmlns:ns0='http://purl.org/dc/elements/1.1/' xmlns:ns1='http://schemas.openxmlformats.org/package/2006/metadata/core-properties' " w:xpath="/ns1:coreProperties[1]/ns0:subject[1]" w:storeItemID="{6C3C8BC8-F283-45AE-878A-BAB7291924A1}"/>
                              <w:text/>
                            </w:sdtPr>
                            <w:sdtEndPr/>
                            <w:sdtContent>
                              <w:r w:rsidR="00E645C1">
                                <w:rPr>
                                  <w:color w:val="404040" w:themeColor="text1" w:themeTint="BF"/>
                                  <w:sz w:val="36"/>
                                  <w:szCs w:val="36"/>
                                </w:rPr>
                                <w:t>AI &amp; Machine Learning – CA 2</w:t>
                              </w:r>
                            </w:sdtContent>
                          </w:sdt>
                        </w:p>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IE"/>
        </w:rPr>
        <w:id w:val="1776130941"/>
        <w:docPartObj>
          <w:docPartGallery w:val="Table of Contents"/>
          <w:docPartUnique/>
        </w:docPartObj>
      </w:sdtPr>
      <w:sdtEndPr>
        <w:rPr>
          <w:b/>
          <w:bCs/>
          <w:noProof/>
        </w:rPr>
      </w:sdtEndPr>
      <w:sdtContent>
        <w:p w14:paraId="5AA35A26" w14:textId="60082E8E" w:rsidR="00E645C1" w:rsidRDefault="00A57ACC" w:rsidP="00990D87">
          <w:pPr>
            <w:pStyle w:val="TOCHeading"/>
            <w:jc w:val="both"/>
          </w:pPr>
          <w:r>
            <w:t>Contents</w:t>
          </w:r>
        </w:p>
        <w:p w14:paraId="7892B109" w14:textId="4B71F6E2" w:rsidR="000B0B8A" w:rsidRDefault="00A57ACC">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89002121" w:history="1">
            <w:r w:rsidRPr="00366E34">
              <w:rPr>
                <w:rStyle w:val="Hyperlink"/>
                <w:noProof/>
              </w:rPr>
              <w:t>Introduction</w:t>
            </w:r>
            <w:r>
              <w:rPr>
                <w:noProof/>
                <w:webHidden/>
              </w:rPr>
              <w:tab/>
            </w:r>
            <w:r>
              <w:rPr>
                <w:noProof/>
                <w:webHidden/>
              </w:rPr>
              <w:fldChar w:fldCharType="begin"/>
            </w:r>
            <w:r>
              <w:rPr>
                <w:noProof/>
                <w:webHidden/>
              </w:rPr>
              <w:instrText xml:space="preserve"> PAGEREF _Toc89002121 \h </w:instrText>
            </w:r>
            <w:r>
              <w:rPr>
                <w:noProof/>
                <w:webHidden/>
              </w:rPr>
            </w:r>
            <w:r>
              <w:rPr>
                <w:noProof/>
                <w:webHidden/>
              </w:rPr>
              <w:fldChar w:fldCharType="separate"/>
            </w:r>
            <w:r w:rsidR="003853F6">
              <w:rPr>
                <w:noProof/>
                <w:webHidden/>
              </w:rPr>
              <w:t>2</w:t>
            </w:r>
            <w:r>
              <w:rPr>
                <w:noProof/>
                <w:webHidden/>
              </w:rPr>
              <w:fldChar w:fldCharType="end"/>
            </w:r>
          </w:hyperlink>
        </w:p>
        <w:p w14:paraId="2E9E9F94" w14:textId="6F8D4E2E" w:rsidR="000B0B8A" w:rsidRDefault="003853F6">
          <w:pPr>
            <w:pStyle w:val="TOC1"/>
            <w:tabs>
              <w:tab w:val="right" w:leader="dot" w:pos="9016"/>
            </w:tabs>
            <w:rPr>
              <w:rFonts w:eastAsiaTheme="minorEastAsia"/>
              <w:noProof/>
              <w:lang w:eastAsia="en-IE"/>
            </w:rPr>
          </w:pPr>
          <w:hyperlink w:anchor="_Toc89002122" w:history="1">
            <w:r w:rsidR="00A57ACC" w:rsidRPr="00366E34">
              <w:rPr>
                <w:rStyle w:val="Hyperlink"/>
                <w:noProof/>
              </w:rPr>
              <w:t>Dataset</w:t>
            </w:r>
            <w:r w:rsidR="00A57ACC">
              <w:rPr>
                <w:noProof/>
                <w:webHidden/>
              </w:rPr>
              <w:tab/>
            </w:r>
            <w:r w:rsidR="00A57ACC">
              <w:rPr>
                <w:noProof/>
                <w:webHidden/>
              </w:rPr>
              <w:fldChar w:fldCharType="begin"/>
            </w:r>
            <w:r w:rsidR="00A57ACC">
              <w:rPr>
                <w:noProof/>
                <w:webHidden/>
              </w:rPr>
              <w:instrText xml:space="preserve"> PAGEREF _Toc89002122 \h </w:instrText>
            </w:r>
            <w:r w:rsidR="00A57ACC">
              <w:rPr>
                <w:noProof/>
                <w:webHidden/>
              </w:rPr>
            </w:r>
            <w:r w:rsidR="00A57ACC">
              <w:rPr>
                <w:noProof/>
                <w:webHidden/>
              </w:rPr>
              <w:fldChar w:fldCharType="separate"/>
            </w:r>
            <w:r>
              <w:rPr>
                <w:noProof/>
                <w:webHidden/>
              </w:rPr>
              <w:t>2</w:t>
            </w:r>
            <w:r w:rsidR="00A57ACC">
              <w:rPr>
                <w:noProof/>
                <w:webHidden/>
              </w:rPr>
              <w:fldChar w:fldCharType="end"/>
            </w:r>
          </w:hyperlink>
        </w:p>
        <w:p w14:paraId="165CCD9B" w14:textId="7BFE6077" w:rsidR="000B0B8A" w:rsidRDefault="003853F6">
          <w:pPr>
            <w:pStyle w:val="TOC1"/>
            <w:tabs>
              <w:tab w:val="right" w:leader="dot" w:pos="9016"/>
            </w:tabs>
            <w:rPr>
              <w:rFonts w:eastAsiaTheme="minorEastAsia"/>
              <w:noProof/>
              <w:lang w:eastAsia="en-IE"/>
            </w:rPr>
          </w:pPr>
          <w:hyperlink w:anchor="_Toc89002123" w:history="1">
            <w:r w:rsidR="00A57ACC" w:rsidRPr="00366E34">
              <w:rPr>
                <w:rStyle w:val="Hyperlink"/>
                <w:noProof/>
              </w:rPr>
              <w:t>Cleaning</w:t>
            </w:r>
            <w:r w:rsidR="00A57ACC">
              <w:rPr>
                <w:noProof/>
                <w:webHidden/>
              </w:rPr>
              <w:tab/>
            </w:r>
            <w:r w:rsidR="00A57ACC">
              <w:rPr>
                <w:noProof/>
                <w:webHidden/>
              </w:rPr>
              <w:fldChar w:fldCharType="begin"/>
            </w:r>
            <w:r w:rsidR="00A57ACC">
              <w:rPr>
                <w:noProof/>
                <w:webHidden/>
              </w:rPr>
              <w:instrText xml:space="preserve"> PAGEREF _Toc89002123 \h </w:instrText>
            </w:r>
            <w:r w:rsidR="00A57ACC">
              <w:rPr>
                <w:noProof/>
                <w:webHidden/>
              </w:rPr>
            </w:r>
            <w:r w:rsidR="00A57ACC">
              <w:rPr>
                <w:noProof/>
                <w:webHidden/>
              </w:rPr>
              <w:fldChar w:fldCharType="separate"/>
            </w:r>
            <w:r>
              <w:rPr>
                <w:noProof/>
                <w:webHidden/>
              </w:rPr>
              <w:t>2</w:t>
            </w:r>
            <w:r w:rsidR="00A57ACC">
              <w:rPr>
                <w:noProof/>
                <w:webHidden/>
              </w:rPr>
              <w:fldChar w:fldCharType="end"/>
            </w:r>
          </w:hyperlink>
        </w:p>
        <w:p w14:paraId="014868D0" w14:textId="4D88B787" w:rsidR="000B0B8A" w:rsidRDefault="003853F6">
          <w:pPr>
            <w:pStyle w:val="TOC1"/>
            <w:tabs>
              <w:tab w:val="right" w:leader="dot" w:pos="9016"/>
            </w:tabs>
            <w:rPr>
              <w:rFonts w:eastAsiaTheme="minorEastAsia"/>
              <w:noProof/>
              <w:lang w:eastAsia="en-IE"/>
            </w:rPr>
          </w:pPr>
          <w:hyperlink w:anchor="_Toc89002124" w:history="1">
            <w:r w:rsidR="00A57ACC" w:rsidRPr="00366E34">
              <w:rPr>
                <w:rStyle w:val="Hyperlink"/>
                <w:noProof/>
              </w:rPr>
              <w:t>Machine Learning Techniques</w:t>
            </w:r>
            <w:r w:rsidR="00A57ACC">
              <w:rPr>
                <w:noProof/>
                <w:webHidden/>
              </w:rPr>
              <w:tab/>
            </w:r>
            <w:r w:rsidR="00A57ACC">
              <w:rPr>
                <w:noProof/>
                <w:webHidden/>
              </w:rPr>
              <w:fldChar w:fldCharType="begin"/>
            </w:r>
            <w:r w:rsidR="00A57ACC">
              <w:rPr>
                <w:noProof/>
                <w:webHidden/>
              </w:rPr>
              <w:instrText xml:space="preserve"> PAGEREF _Toc89002124 \h </w:instrText>
            </w:r>
            <w:r w:rsidR="00A57ACC">
              <w:rPr>
                <w:noProof/>
                <w:webHidden/>
              </w:rPr>
            </w:r>
            <w:r w:rsidR="00A57ACC">
              <w:rPr>
                <w:noProof/>
                <w:webHidden/>
              </w:rPr>
              <w:fldChar w:fldCharType="separate"/>
            </w:r>
            <w:r>
              <w:rPr>
                <w:noProof/>
                <w:webHidden/>
              </w:rPr>
              <w:t>2</w:t>
            </w:r>
            <w:r w:rsidR="00A57ACC">
              <w:rPr>
                <w:noProof/>
                <w:webHidden/>
              </w:rPr>
              <w:fldChar w:fldCharType="end"/>
            </w:r>
          </w:hyperlink>
        </w:p>
        <w:p w14:paraId="51E99B33" w14:textId="35B7D8A1" w:rsidR="000B0B8A" w:rsidRDefault="003853F6">
          <w:pPr>
            <w:pStyle w:val="TOC2"/>
            <w:tabs>
              <w:tab w:val="right" w:leader="dot" w:pos="9016"/>
            </w:tabs>
            <w:rPr>
              <w:rFonts w:eastAsiaTheme="minorEastAsia"/>
              <w:noProof/>
              <w:lang w:eastAsia="en-IE"/>
            </w:rPr>
          </w:pPr>
          <w:hyperlink w:anchor="_Toc89002125" w:history="1">
            <w:r w:rsidR="00A57ACC" w:rsidRPr="00366E34">
              <w:rPr>
                <w:rStyle w:val="Hyperlink"/>
                <w:noProof/>
              </w:rPr>
              <w:t>Random Forest and Decision Trees</w:t>
            </w:r>
            <w:r w:rsidR="00A57ACC">
              <w:rPr>
                <w:noProof/>
                <w:webHidden/>
              </w:rPr>
              <w:tab/>
            </w:r>
            <w:r w:rsidR="00A57ACC">
              <w:rPr>
                <w:noProof/>
                <w:webHidden/>
              </w:rPr>
              <w:fldChar w:fldCharType="begin"/>
            </w:r>
            <w:r w:rsidR="00A57ACC">
              <w:rPr>
                <w:noProof/>
                <w:webHidden/>
              </w:rPr>
              <w:instrText xml:space="preserve"> PAGEREF _Toc89002125 \h </w:instrText>
            </w:r>
            <w:r w:rsidR="00A57ACC">
              <w:rPr>
                <w:noProof/>
                <w:webHidden/>
              </w:rPr>
            </w:r>
            <w:r w:rsidR="00A57ACC">
              <w:rPr>
                <w:noProof/>
                <w:webHidden/>
              </w:rPr>
              <w:fldChar w:fldCharType="separate"/>
            </w:r>
            <w:r>
              <w:rPr>
                <w:noProof/>
                <w:webHidden/>
              </w:rPr>
              <w:t>3</w:t>
            </w:r>
            <w:r w:rsidR="00A57ACC">
              <w:rPr>
                <w:noProof/>
                <w:webHidden/>
              </w:rPr>
              <w:fldChar w:fldCharType="end"/>
            </w:r>
          </w:hyperlink>
        </w:p>
        <w:p w14:paraId="09F3D0BE" w14:textId="0546A8C0" w:rsidR="000B0B8A" w:rsidRDefault="003853F6">
          <w:pPr>
            <w:pStyle w:val="TOC2"/>
            <w:tabs>
              <w:tab w:val="right" w:leader="dot" w:pos="9016"/>
            </w:tabs>
            <w:rPr>
              <w:rFonts w:eastAsiaTheme="minorEastAsia"/>
              <w:noProof/>
              <w:lang w:eastAsia="en-IE"/>
            </w:rPr>
          </w:pPr>
          <w:hyperlink w:anchor="_Toc89002126" w:history="1">
            <w:r w:rsidR="00A57ACC" w:rsidRPr="00366E34">
              <w:rPr>
                <w:rStyle w:val="Hyperlink"/>
                <w:noProof/>
              </w:rPr>
              <w:t>Train/Test and K-Fold Cross Validation</w:t>
            </w:r>
            <w:r w:rsidR="00A57ACC">
              <w:rPr>
                <w:noProof/>
                <w:webHidden/>
              </w:rPr>
              <w:tab/>
            </w:r>
            <w:r w:rsidR="00A57ACC">
              <w:rPr>
                <w:noProof/>
                <w:webHidden/>
              </w:rPr>
              <w:fldChar w:fldCharType="begin"/>
            </w:r>
            <w:r w:rsidR="00A57ACC">
              <w:rPr>
                <w:noProof/>
                <w:webHidden/>
              </w:rPr>
              <w:instrText xml:space="preserve"> PAGEREF _Toc89002126 \h </w:instrText>
            </w:r>
            <w:r w:rsidR="00A57ACC">
              <w:rPr>
                <w:noProof/>
                <w:webHidden/>
              </w:rPr>
            </w:r>
            <w:r w:rsidR="00A57ACC">
              <w:rPr>
                <w:noProof/>
                <w:webHidden/>
              </w:rPr>
              <w:fldChar w:fldCharType="separate"/>
            </w:r>
            <w:r>
              <w:rPr>
                <w:noProof/>
                <w:webHidden/>
              </w:rPr>
              <w:t>3</w:t>
            </w:r>
            <w:r w:rsidR="00A57ACC">
              <w:rPr>
                <w:noProof/>
                <w:webHidden/>
              </w:rPr>
              <w:fldChar w:fldCharType="end"/>
            </w:r>
          </w:hyperlink>
        </w:p>
        <w:p w14:paraId="699BC676" w14:textId="4875F60B" w:rsidR="000B0B8A" w:rsidRDefault="003853F6">
          <w:pPr>
            <w:pStyle w:val="TOC2"/>
            <w:tabs>
              <w:tab w:val="right" w:leader="dot" w:pos="9016"/>
            </w:tabs>
            <w:rPr>
              <w:rFonts w:eastAsiaTheme="minorEastAsia"/>
              <w:noProof/>
              <w:lang w:eastAsia="en-IE"/>
            </w:rPr>
          </w:pPr>
          <w:hyperlink w:anchor="_Toc89002127" w:history="1">
            <w:r w:rsidR="00A57ACC" w:rsidRPr="00366E34">
              <w:rPr>
                <w:rStyle w:val="Hyperlink"/>
                <w:noProof/>
              </w:rPr>
              <w:t>K-Nearest Neighbour</w:t>
            </w:r>
            <w:r w:rsidR="00A57ACC">
              <w:rPr>
                <w:noProof/>
                <w:webHidden/>
              </w:rPr>
              <w:tab/>
            </w:r>
            <w:r w:rsidR="00A57ACC">
              <w:rPr>
                <w:noProof/>
                <w:webHidden/>
              </w:rPr>
              <w:fldChar w:fldCharType="begin"/>
            </w:r>
            <w:r w:rsidR="00A57ACC">
              <w:rPr>
                <w:noProof/>
                <w:webHidden/>
              </w:rPr>
              <w:instrText xml:space="preserve"> PAGEREF _Toc89002127 \h </w:instrText>
            </w:r>
            <w:r w:rsidR="00A57ACC">
              <w:rPr>
                <w:noProof/>
                <w:webHidden/>
              </w:rPr>
            </w:r>
            <w:r w:rsidR="00A57ACC">
              <w:rPr>
                <w:noProof/>
                <w:webHidden/>
              </w:rPr>
              <w:fldChar w:fldCharType="separate"/>
            </w:r>
            <w:r>
              <w:rPr>
                <w:noProof/>
                <w:webHidden/>
              </w:rPr>
              <w:t>4</w:t>
            </w:r>
            <w:r w:rsidR="00A57ACC">
              <w:rPr>
                <w:noProof/>
                <w:webHidden/>
              </w:rPr>
              <w:fldChar w:fldCharType="end"/>
            </w:r>
          </w:hyperlink>
        </w:p>
        <w:p w14:paraId="18199AF9" w14:textId="1B22A7F2" w:rsidR="000B0B8A" w:rsidRDefault="003853F6">
          <w:pPr>
            <w:pStyle w:val="TOC1"/>
            <w:tabs>
              <w:tab w:val="right" w:leader="dot" w:pos="9016"/>
            </w:tabs>
            <w:rPr>
              <w:rFonts w:eastAsiaTheme="minorEastAsia"/>
              <w:noProof/>
              <w:lang w:eastAsia="en-IE"/>
            </w:rPr>
          </w:pPr>
          <w:hyperlink w:anchor="_Toc89002128" w:history="1">
            <w:r w:rsidR="00A57ACC" w:rsidRPr="00366E34">
              <w:rPr>
                <w:rStyle w:val="Hyperlink"/>
                <w:noProof/>
              </w:rPr>
              <w:t>Conclusion</w:t>
            </w:r>
            <w:r w:rsidR="00A57ACC">
              <w:rPr>
                <w:noProof/>
                <w:webHidden/>
              </w:rPr>
              <w:tab/>
            </w:r>
            <w:r w:rsidR="00A57ACC">
              <w:rPr>
                <w:noProof/>
                <w:webHidden/>
              </w:rPr>
              <w:fldChar w:fldCharType="begin"/>
            </w:r>
            <w:r w:rsidR="00A57ACC">
              <w:rPr>
                <w:noProof/>
                <w:webHidden/>
              </w:rPr>
              <w:instrText xml:space="preserve"> PAGEREF _Toc89002128 \h </w:instrText>
            </w:r>
            <w:r w:rsidR="00A57ACC">
              <w:rPr>
                <w:noProof/>
                <w:webHidden/>
              </w:rPr>
            </w:r>
            <w:r w:rsidR="00A57ACC">
              <w:rPr>
                <w:noProof/>
                <w:webHidden/>
              </w:rPr>
              <w:fldChar w:fldCharType="separate"/>
            </w:r>
            <w:r>
              <w:rPr>
                <w:noProof/>
                <w:webHidden/>
              </w:rPr>
              <w:t>4</w:t>
            </w:r>
            <w:r w:rsidR="00A57ACC">
              <w:rPr>
                <w:noProof/>
                <w:webHidden/>
              </w:rPr>
              <w:fldChar w:fldCharType="end"/>
            </w:r>
          </w:hyperlink>
        </w:p>
        <w:p w14:paraId="295B10D5" w14:textId="400685DC" w:rsidR="000B0B8A" w:rsidRDefault="003853F6">
          <w:pPr>
            <w:pStyle w:val="TOC1"/>
            <w:tabs>
              <w:tab w:val="right" w:leader="dot" w:pos="9016"/>
            </w:tabs>
            <w:rPr>
              <w:rFonts w:eastAsiaTheme="minorEastAsia"/>
              <w:noProof/>
              <w:lang w:eastAsia="en-IE"/>
            </w:rPr>
          </w:pPr>
          <w:hyperlink w:anchor="_Toc89002129" w:history="1">
            <w:r w:rsidR="00A57ACC" w:rsidRPr="00366E34">
              <w:rPr>
                <w:rStyle w:val="Hyperlink"/>
                <w:noProof/>
              </w:rPr>
              <w:t>References</w:t>
            </w:r>
            <w:r w:rsidR="00A57ACC">
              <w:rPr>
                <w:noProof/>
                <w:webHidden/>
              </w:rPr>
              <w:tab/>
            </w:r>
            <w:r w:rsidR="00A57ACC">
              <w:rPr>
                <w:noProof/>
                <w:webHidden/>
              </w:rPr>
              <w:fldChar w:fldCharType="begin"/>
            </w:r>
            <w:r w:rsidR="00A57ACC">
              <w:rPr>
                <w:noProof/>
                <w:webHidden/>
              </w:rPr>
              <w:instrText xml:space="preserve"> PAGEREF _Toc89002129 \h </w:instrText>
            </w:r>
            <w:r w:rsidR="00A57ACC">
              <w:rPr>
                <w:noProof/>
                <w:webHidden/>
              </w:rPr>
            </w:r>
            <w:r w:rsidR="00A57ACC">
              <w:rPr>
                <w:noProof/>
                <w:webHidden/>
              </w:rPr>
              <w:fldChar w:fldCharType="separate"/>
            </w:r>
            <w:r>
              <w:rPr>
                <w:noProof/>
                <w:webHidden/>
              </w:rPr>
              <w:t>4</w:t>
            </w:r>
            <w:r w:rsidR="00A57ACC">
              <w:rPr>
                <w:noProof/>
                <w:webHidden/>
              </w:rPr>
              <w:fldChar w:fldCharType="end"/>
            </w:r>
          </w:hyperlink>
        </w:p>
        <w:p w14:paraId="47C64CB4" w14:textId="25A19512" w:rsidR="00E645C1" w:rsidRDefault="00A57ACC" w:rsidP="00990D87">
          <w:pPr>
            <w:jc w:val="both"/>
          </w:pPr>
          <w:r>
            <w:rPr>
              <w:b/>
              <w:bCs/>
              <w:noProof/>
            </w:rPr>
            <w:fldChar w:fldCharType="end"/>
          </w:r>
        </w:p>
      </w:sdtContent>
    </w:sdt>
    <w:p w14:paraId="73E075B6" w14:textId="65C16DC7" w:rsidR="00E645C1" w:rsidRDefault="00A57ACC">
      <w:r>
        <w:br w:type="page"/>
      </w:r>
    </w:p>
    <w:p w14:paraId="252C00C4" w14:textId="27FEB709" w:rsidR="00990D87" w:rsidRDefault="00A57ACC" w:rsidP="00990D87">
      <w:pPr>
        <w:pStyle w:val="Heading1"/>
        <w:jc w:val="both"/>
      </w:pPr>
      <w:bookmarkStart w:id="0" w:name="_Toc89002121"/>
      <w:r>
        <w:lastRenderedPageBreak/>
        <w:t>Introduction</w:t>
      </w:r>
      <w:bookmarkEnd w:id="0"/>
    </w:p>
    <w:p w14:paraId="033B5437" w14:textId="3F209E47" w:rsidR="00990D87" w:rsidRDefault="00A57ACC" w:rsidP="00990D87">
      <w:pPr>
        <w:jc w:val="both"/>
      </w:pPr>
      <w:r>
        <w:t xml:space="preserve">Artificial Intelligence and Machine Learning are used virtually everywhere in the modern age. This is because it can analyse large amounts of data and apply different techniques to predict outcomes more effectively than humans can or simply predict outcomes have no hope in predicting. For this assignment, I have chosen two different datasets to study and apply the machine learning techniques that I have learned this semester. </w:t>
      </w:r>
    </w:p>
    <w:p w14:paraId="103599E3" w14:textId="29F2D7D9" w:rsidR="00990D87" w:rsidRDefault="00A57ACC" w:rsidP="00464B71">
      <w:pPr>
        <w:pStyle w:val="Heading1"/>
        <w:tabs>
          <w:tab w:val="left" w:pos="1830"/>
        </w:tabs>
        <w:jc w:val="both"/>
      </w:pPr>
      <w:bookmarkStart w:id="1" w:name="_Toc89002122"/>
      <w:r>
        <w:t>Dataset</w:t>
      </w:r>
      <w:bookmarkEnd w:id="1"/>
      <w:r>
        <w:t xml:space="preserve"> </w:t>
      </w:r>
    </w:p>
    <w:p w14:paraId="5CAE0C33" w14:textId="46EABE4E" w:rsidR="003C2B0B" w:rsidRDefault="00A57ACC" w:rsidP="00990D87">
      <w:pPr>
        <w:jc w:val="both"/>
      </w:pPr>
      <w:r>
        <w:t xml:space="preserve">The dataset I have chosen is </w:t>
      </w:r>
      <w:r w:rsidR="00620721">
        <w:t xml:space="preserve">the 'Milk Grading' dataset from Kaggle </w:t>
      </w:r>
      <w:r w:rsidR="00682809">
        <w:fldChar w:fldCharType="begin"/>
      </w:r>
      <w:r w:rsidR="00682809">
        <w:instrText xml:space="preserve"> ADDIN ZOTERO_ITEM CSL_CITATION {"citationID":"MQX7ISxh","properties":{"formattedCitation":"(Prudhvi GNV 2021)","plainCitation":"(Prudhvi GNV 2021)","noteIndex":0},"citationItems":[{"id":99,"uris":["http://zotero.org/users/8573015/items/HLFJYY3A"],"uri":["http://zotero.org/users/8573015/items/HLFJYY3A"],"itemData":{"id":99,"type":"webpage","abstract":"milk classification(grading)","container-title":"Kaggle","language":"en","title":"Milk Grading","URL":"https://kaggle.com/prudhvignv/milk-grading","author":[{"literal":"Prudhvi GNV"}],"accessed":{"date-parts":[["2021",11,22]]}}}],"schema":"https://github.com/citation-style-language/schema/raw/master/csl-citation.json"} </w:instrText>
      </w:r>
      <w:r w:rsidR="00682809">
        <w:fldChar w:fldCharType="separate"/>
      </w:r>
      <w:r w:rsidR="00682809" w:rsidRPr="00682809">
        <w:rPr>
          <w:rFonts w:ascii="Calibri" w:hAnsi="Calibri" w:cs="Calibri"/>
        </w:rPr>
        <w:t>(Prudhvi GNV 2021)</w:t>
      </w:r>
      <w:r w:rsidR="00682809">
        <w:fldChar w:fldCharType="end"/>
      </w:r>
      <w:r w:rsidR="00B841E2">
        <w:t xml:space="preserve">. The domain of this dataset can be classified as </w:t>
      </w:r>
      <w:r w:rsidR="009A08FA">
        <w:t>environment</w:t>
      </w:r>
      <w:r w:rsidR="00224DA6">
        <w:t>, agriculture and food.</w:t>
      </w:r>
      <w:r>
        <w:t xml:space="preserve"> Th</w:t>
      </w:r>
      <w:r w:rsidR="00983F0B">
        <w:t>is dataset is under the EU OPD Legal Notice and is therefore avail</w:t>
      </w:r>
      <w:r w:rsidR="00210D04">
        <w:t>able for public use.</w:t>
      </w:r>
      <w:r w:rsidR="00C974F9">
        <w:t xml:space="preserve"> I believe that storing </w:t>
      </w:r>
      <w:r w:rsidR="006D09A2">
        <w:t xml:space="preserve">this data on Google Drive may be the most beneficial but storing </w:t>
      </w:r>
      <w:r w:rsidR="00841C4F">
        <w:t xml:space="preserve">and reading as a CSV file would also work. </w:t>
      </w:r>
    </w:p>
    <w:p w14:paraId="56BAD232" w14:textId="46A640F4" w:rsidR="00DF3545" w:rsidRDefault="00A57ACC" w:rsidP="00990D87">
      <w:pPr>
        <w:jc w:val="both"/>
      </w:pPr>
      <w:r>
        <w:t xml:space="preserve">The data in this dataset was manually collected and used to predict the quality of milk. There are 7 variables for each sample of milk in the dataset – pH, Temperature, Taste, Odour, Fat, Turbidity (a measure of </w:t>
      </w:r>
      <w:r w:rsidR="009F08E7">
        <w:t>clarity) and</w:t>
      </w:r>
      <w:r>
        <w:t xml:space="preserve"> Colour.</w:t>
      </w:r>
      <w:r w:rsidR="009F08E7">
        <w:t xml:space="preserve"> These 7 variables are used to get a Quality rating of the milk. The inspiration for the people who made the dataset was to use machine learning in the dairy industry. The inspiration for me was my love of milk and I also have an interest in the future of the dairy industry as it is a large part of the Irish agricultural sector and has many jobs relying on it. </w:t>
      </w:r>
      <w:r w:rsidRPr="00DF3545">
        <w:t xml:space="preserve">With the recent covid-19 pandemic, food wastage was brought into the limelight where farmers unable to sell their produce to restaurants and hotels ended up having to discard much of their food such as milk. </w:t>
      </w:r>
      <w:r w:rsidR="00344737">
        <w:t xml:space="preserve"> A huge amount of milk </w:t>
      </w:r>
      <w:r>
        <w:t>was already</w:t>
      </w:r>
      <w:r w:rsidR="00344737">
        <w:t xml:space="preserve"> wasted every year due to </w:t>
      </w:r>
      <w:r w:rsidR="00380462">
        <w:t>it going off</w:t>
      </w:r>
      <w:r w:rsidR="00B77CF0">
        <w:t>.</w:t>
      </w:r>
      <w:r w:rsidR="00380462">
        <w:t xml:space="preserve"> </w:t>
      </w:r>
      <w:r w:rsidR="00B77CF0">
        <w:t>My main goal is to apply</w:t>
      </w:r>
      <w:r w:rsidR="00380462">
        <w:t xml:space="preserve"> machine learning to samples of milk </w:t>
      </w:r>
      <w:r w:rsidR="00DA399B">
        <w:t xml:space="preserve">as if it is used in the industry </w:t>
      </w:r>
      <w:r w:rsidR="00380462">
        <w:t xml:space="preserve">it could help decrease the amount of milk discarded each year, saving </w:t>
      </w:r>
      <w:r w:rsidR="00DA508F">
        <w:t xml:space="preserve">people money and putting less pressure on farmers </w:t>
      </w:r>
      <w:r w:rsidR="00390CFF">
        <w:t>and</w:t>
      </w:r>
      <w:r w:rsidR="00DA508F">
        <w:t xml:space="preserve"> helping the environment.</w:t>
      </w:r>
      <w:r w:rsidR="004A45FF">
        <w:t xml:space="preserve"> The </w:t>
      </w:r>
      <w:r w:rsidR="005A3A6F">
        <w:t>results from the dataset</w:t>
      </w:r>
      <w:r w:rsidR="004A45FF">
        <w:t xml:space="preserve"> could also give an insight into the amount of milk that is </w:t>
      </w:r>
      <w:r w:rsidR="00F17A9E">
        <w:t>not drinkable each year and force us to come up with better methods of storing and preserving it</w:t>
      </w:r>
      <w:r w:rsidR="005A3A6F">
        <w:t xml:space="preserve">. </w:t>
      </w:r>
      <w:r w:rsidR="006E1E24">
        <w:fldChar w:fldCharType="begin"/>
      </w:r>
      <w:r w:rsidR="006E1E24">
        <w:instrText xml:space="preserve"> ADDIN ZOTERO_ITEM CSL_CITATION {"citationID":"fHAlAZ5S","properties":{"formattedCitation":"(Yaffe-Bellany and Corkery 2020)","plainCitation":"(Yaffe-Bellany and Corkery 2020)","noteIndex":0},"citationItems":[{"id":101,"uris":["http://zotero.org/users/8573015/items/ZGHA4TMQ"],"uri":["http://zotero.org/users/8573015/items/ZGHA4TMQ"],"itemData":{"id":101,"type":"article-newspaper","abstract":"With restaurants, hotels and schools closed, many of the nation’s largest farms are destroying millions of pounds of fresh goods that they can no longer sell.","container-title":"The New York Times","ISSN":"0362-4331","language":"en-US","section":"Business","source":"NYTimes.com","title":"Dumped Milk, Smashed Eggs, Plowed Vegetables: Food Waste of the Pandemic","title-short":"Dumped Milk, Smashed Eggs, Plowed Vegetables","URL":"https://www.nytimes.com/2020/04/11/business/coronavirus-destroying-food.html","author":[{"family":"Yaffe-Bellany","given":"David"},{"family":"Corkery","given":"Michael"}],"accessed":{"date-parts":[["2021",11,25]]},"issued":{"date-parts":[["2020",4,11]]}}}],"schema":"https://github.com/citation-style-language/schema/raw/master/csl-citation.json"} </w:instrText>
      </w:r>
      <w:r w:rsidR="006E1E24">
        <w:fldChar w:fldCharType="separate"/>
      </w:r>
      <w:r w:rsidR="006E1E24" w:rsidRPr="006E1E24">
        <w:rPr>
          <w:rFonts w:ascii="Calibri" w:hAnsi="Calibri" w:cs="Calibri"/>
        </w:rPr>
        <w:t>(Yaffe-Bellany and Corkery 2020)</w:t>
      </w:r>
      <w:r w:rsidR="006E1E24">
        <w:fldChar w:fldCharType="end"/>
      </w:r>
    </w:p>
    <w:p w14:paraId="7316B4D1" w14:textId="16D697C3" w:rsidR="00BE7BA3" w:rsidRDefault="00A57ACC" w:rsidP="00BE7BA3">
      <w:pPr>
        <w:pStyle w:val="Heading1"/>
      </w:pPr>
      <w:bookmarkStart w:id="2" w:name="_Toc89002123"/>
      <w:r>
        <w:t>Cleaning</w:t>
      </w:r>
      <w:bookmarkEnd w:id="2"/>
    </w:p>
    <w:p w14:paraId="4188C1EC" w14:textId="7AD05A92" w:rsidR="00BE7BA3" w:rsidRPr="00BE7BA3" w:rsidRDefault="00A57ACC" w:rsidP="00BE7BA3">
      <w:r>
        <w:t xml:space="preserve">I didn’t have much cleaning to do with this dataset as </w:t>
      </w:r>
      <w:r w:rsidR="00393159">
        <w:t xml:space="preserve">I am using all data present in the table and </w:t>
      </w:r>
      <w:r w:rsidR="00695AC2">
        <w:t xml:space="preserve">the data itself </w:t>
      </w:r>
      <w:r w:rsidR="00D15667">
        <w:t xml:space="preserve">had all correct and no null values. I did however check the data for null values to verify this fact. As well as that I put my columns of </w:t>
      </w:r>
      <w:r w:rsidR="00875CE0">
        <w:t>pH, Temperature and Colour on a standard scalar</w:t>
      </w:r>
      <w:r w:rsidR="00460480">
        <w:t xml:space="preserve"> for sklearn</w:t>
      </w:r>
      <w:r w:rsidR="006D79DA">
        <w:t xml:space="preserve">. This was added to its data frame and the other data </w:t>
      </w:r>
      <w:r w:rsidR="00E407C8">
        <w:t xml:space="preserve">of odour, taste, </w:t>
      </w:r>
      <w:r w:rsidR="006C5329">
        <w:t>fat,</w:t>
      </w:r>
      <w:r w:rsidR="00E407C8">
        <w:t xml:space="preserve"> </w:t>
      </w:r>
      <w:r w:rsidR="006C5329">
        <w:t>and</w:t>
      </w:r>
      <w:r w:rsidR="00E407C8">
        <w:t xml:space="preserve"> turbidity </w:t>
      </w:r>
      <w:r w:rsidR="006C5329">
        <w:t>was</w:t>
      </w:r>
      <w:r w:rsidR="00E407C8">
        <w:t xml:space="preserve"> added to another data frame before I combined them. </w:t>
      </w:r>
      <w:r w:rsidR="006C5329">
        <w:t xml:space="preserve">The standard scalar </w:t>
      </w:r>
      <w:r w:rsidR="00EC3DC9">
        <w:t xml:space="preserve">removes the mean and scales it to unit </w:t>
      </w:r>
      <w:r w:rsidR="00DD21B9">
        <w:t>variance</w:t>
      </w:r>
      <w:r w:rsidR="003E3D45">
        <w:t>. This allows me to have all my data on a similar level and will look better upon grap</w:t>
      </w:r>
      <w:r w:rsidR="00135E30">
        <w:t xml:space="preserve">hing data as the points used will be all-around 0 and 1. The results from my data will hopefully be more accurate because of this. As stated the rest of my data was already suitable for use however, if needed </w:t>
      </w:r>
      <w:r w:rsidR="002D1BD2">
        <w:t xml:space="preserve">I could have cleaned the data using pandas to remove rows with null or incorrect values. </w:t>
      </w:r>
    </w:p>
    <w:p w14:paraId="473DE6B5" w14:textId="7D6E6A56" w:rsidR="00D1401B" w:rsidRDefault="00A57ACC" w:rsidP="00464B71">
      <w:pPr>
        <w:pStyle w:val="Heading1"/>
      </w:pPr>
      <w:bookmarkStart w:id="3" w:name="_Toc89002124"/>
      <w:r>
        <w:t>Machine Learning Techniques</w:t>
      </w:r>
      <w:bookmarkEnd w:id="3"/>
    </w:p>
    <w:p w14:paraId="2F4F23BE" w14:textId="0656421E" w:rsidR="00201FE8" w:rsidRDefault="00A57ACC" w:rsidP="00201FE8">
      <w:r>
        <w:t xml:space="preserve">To get results I will have to use machine learning techniques. </w:t>
      </w:r>
      <w:r w:rsidR="00A52CDA">
        <w:t xml:space="preserve">These are known methods used by AI models to get accurate predictions for the data being used. </w:t>
      </w:r>
      <w:r w:rsidR="000D6507">
        <w:t xml:space="preserve">They have been developed and tested over the years and are now </w:t>
      </w:r>
      <w:r w:rsidR="003E19BE">
        <w:t>able to be done efficiently with libraries</w:t>
      </w:r>
      <w:r w:rsidR="005F184B">
        <w:t xml:space="preserve">. For this dataset, I plan to use </w:t>
      </w:r>
      <w:r w:rsidR="00060010">
        <w:t>several</w:t>
      </w:r>
      <w:r w:rsidR="005F184B">
        <w:t xml:space="preserve"> datasets that should help give me adequate predictions</w:t>
      </w:r>
      <w:r w:rsidR="00060010">
        <w:t xml:space="preserve">. Decision trees are the first technique I plan to </w:t>
      </w:r>
      <w:r w:rsidR="005716DC">
        <w:t>use,</w:t>
      </w:r>
      <w:r w:rsidR="00060010">
        <w:t xml:space="preserve"> and </w:t>
      </w:r>
      <w:r w:rsidR="00B030C7">
        <w:t>I plan on using the Random Forest techniques alongside it</w:t>
      </w:r>
      <w:r w:rsidR="00EE3738">
        <w:t>.</w:t>
      </w:r>
      <w:r w:rsidR="004845CD">
        <w:t xml:space="preserve"> </w:t>
      </w:r>
      <w:r w:rsidR="00457992">
        <w:t>The next technique I would like to use would be the K-Fold Cross Validation</w:t>
      </w:r>
      <w:r w:rsidR="006A3CEC">
        <w:t xml:space="preserve"> </w:t>
      </w:r>
      <w:r w:rsidR="005716DC">
        <w:t>and</w:t>
      </w:r>
      <w:r w:rsidR="006A3CEC">
        <w:t xml:space="preserve"> compare it to a Train/Test </w:t>
      </w:r>
      <w:r w:rsidR="006A3CEC">
        <w:lastRenderedPageBreak/>
        <w:t xml:space="preserve">model </w:t>
      </w:r>
      <w:r w:rsidR="005716DC">
        <w:t xml:space="preserve">to see if the results end up being the same. The final technique I plan on using </w:t>
      </w:r>
      <w:r w:rsidR="00E027AB">
        <w:t>is K-Nearest Neighbour to see clusters of data.</w:t>
      </w:r>
    </w:p>
    <w:p w14:paraId="0E265B13" w14:textId="4D68248D" w:rsidR="00D1401B" w:rsidRDefault="00A57ACC" w:rsidP="00464B71">
      <w:pPr>
        <w:pStyle w:val="Heading2"/>
      </w:pPr>
      <w:bookmarkStart w:id="4" w:name="_Toc89002125"/>
      <w:r>
        <w:t>Random Forest and Decision Trees</w:t>
      </w:r>
      <w:bookmarkEnd w:id="4"/>
    </w:p>
    <w:p w14:paraId="46906AD2" w14:textId="000A2BC0" w:rsidR="00C45A60" w:rsidRDefault="00A57ACC" w:rsidP="007476BA">
      <w:pPr>
        <w:jc w:val="both"/>
      </w:pPr>
      <w:r>
        <w:t xml:space="preserve">A decision tree is a structure often based </w:t>
      </w:r>
      <w:r w:rsidR="006D330F">
        <w:t>o</w:t>
      </w:r>
      <w:r>
        <w:t>n the design of a flowchart and used to decide the outcome or output of a series of events</w:t>
      </w:r>
      <w:r w:rsidR="001D4F2C">
        <w:t xml:space="preserve">. It is given the name tree as the </w:t>
      </w:r>
      <w:r w:rsidR="006027F0">
        <w:t>internal</w:t>
      </w:r>
      <w:r w:rsidR="001D4F2C">
        <w:t xml:space="preserve"> nodes are </w:t>
      </w:r>
      <w:r w:rsidR="006027F0">
        <w:t xml:space="preserve">considered tests and the external nodes often called leaf nodes are categories. An event or each question will decide what the next event or the output will be. </w:t>
      </w:r>
      <w:r w:rsidR="001D4F2C">
        <w:t xml:space="preserve"> </w:t>
      </w:r>
      <w:r w:rsidR="006112EB">
        <w:t>Deci</w:t>
      </w:r>
      <w:r w:rsidR="00A94C1D">
        <w:t>sion trees may not always be the most optimal tree as when it works its way down th</w:t>
      </w:r>
      <w:r w:rsidR="003965A2">
        <w:t>e tree, it picks the path that will result in the least entropy or randomness. But the</w:t>
      </w:r>
      <w:r w:rsidR="00CD1B8D">
        <w:t xml:space="preserve">y have proved to be both useful and successful in many industries especially in </w:t>
      </w:r>
      <w:r>
        <w:t xml:space="preserve">job searching. </w:t>
      </w:r>
      <w:r w:rsidR="001D4F2C">
        <w:fldChar w:fldCharType="begin"/>
      </w:r>
      <w:r w:rsidR="001D4F2C">
        <w:instrText xml:space="preserve"> ADDIN ZOTERO_ITEM CSL_CITATION {"citationID":"n0aTj4AU","properties":{"formattedCitation":"(Nilsson 1996)","plainCitation":"(Nilsson 1996)","noteIndex":0},"citationItems":[{"id":92,"uris":["http://zotero.org/users/8573015/items/UTYHU79E"],"uri":["http://zotero.org/users/8573015/items/UTYHU79E"],"itemData":{"id":92,"type":"book","abstract":"</w:instrText>
      </w:r>
      <w:dir w:val="ltr">
        <w:r w:rsidR="001D4F2C">
          <w:instrText>","event-place":"Stanford University","publisher-place":"Stanford University","title":"</w:instrText>
        </w:r>
        <w:dir w:val="ltr">
          <w:r w:rsidR="001D4F2C">
            <w:instrText>Introduction to machine learning. An early draft of a proposed textbook</w:instrText>
          </w:r>
          <w:r w:rsidR="001D4F2C">
            <w:instrText xml:space="preserve">‬","URL":"https://scholar.google.com/citations?view_op=view_citation&amp;hl=en&amp;user=PJguPTEAAAAJ&amp;citation_for_view=PJguPTEAAAAJ:35N4QoGY0k4C","author":[{"family":"Nilsson","given":"Nils John"}],"accessed":{"date-parts":[["2021",11,21]]},"issued":{"date-parts":[["1996"]]}}}],"schema":"https://github.com/citation-style-language/schema/raw/master/csl-citation.json"} </w:instrText>
          </w:r>
          <w:r w:rsidR="001D4F2C">
            <w:fldChar w:fldCharType="separate"/>
          </w:r>
          <w:r w:rsidR="001D4F2C" w:rsidRPr="001D4F2C">
            <w:rPr>
              <w:rFonts w:ascii="Calibri" w:hAnsi="Calibri" w:cs="Calibri"/>
            </w:rPr>
            <w:t>(Nilsson 1996)</w:t>
          </w:r>
          <w:r w:rsidR="001D4F2C">
            <w:fldChar w:fldCharType="end"/>
          </w:r>
          <w:r w:rsidR="00261AB4">
            <w:t>‬</w:t>
          </w:r>
          <w:r w:rsidR="00261AB4">
            <w:t>‬</w:t>
          </w:r>
          <w:r w:rsidR="00E27F25">
            <w:t>‬</w:t>
          </w:r>
          <w:r w:rsidR="00E27F25">
            <w:t>‬</w:t>
          </w:r>
          <w:r w:rsidR="00E92615">
            <w:t>‬</w:t>
          </w:r>
          <w:r w:rsidR="00E92615">
            <w:t>‬</w:t>
          </w:r>
          <w:r w:rsidR="000B0B8A">
            <w:t>‬</w:t>
          </w:r>
          <w:r w:rsidR="000B0B8A">
            <w:t>‬</w:t>
          </w:r>
          <w:r>
            <w:t>‬</w:t>
          </w:r>
          <w:r>
            <w:t>‬</w:t>
          </w:r>
          <w:r>
            <w:t>‬</w:t>
          </w:r>
          <w:r>
            <w:t>‬</w:t>
          </w:r>
          <w:r w:rsidR="003853F6">
            <w:t>‬</w:t>
          </w:r>
          <w:r w:rsidR="003853F6">
            <w:t>‬</w:t>
          </w:r>
        </w:dir>
      </w:dir>
    </w:p>
    <w:p w14:paraId="5009C1BE" w14:textId="64394EB9" w:rsidR="003E4A87" w:rsidRDefault="00A57ACC" w:rsidP="007476BA">
      <w:pPr>
        <w:jc w:val="both"/>
      </w:pPr>
      <w:r>
        <w:t>Random Forest</w:t>
      </w:r>
      <w:r w:rsidR="00FF3BB6">
        <w:t xml:space="preserve">s are used as decision trees </w:t>
      </w:r>
      <w:r w:rsidR="00A246DB">
        <w:t>that often are overfitted</w:t>
      </w:r>
      <w:r w:rsidR="00CC7D69">
        <w:t xml:space="preserve"> or </w:t>
      </w:r>
      <w:r w:rsidR="00260AC9">
        <w:t xml:space="preserve">correspond too closely to their training data and struggle in </w:t>
      </w:r>
      <w:r w:rsidR="006340F3">
        <w:t xml:space="preserve">adding new data. </w:t>
      </w:r>
      <w:r w:rsidR="00EC3A58">
        <w:t>Therefore,</w:t>
      </w:r>
      <w:r w:rsidR="006C5678">
        <w:t xml:space="preserve"> random forests are used</w:t>
      </w:r>
      <w:r w:rsidR="00767E41">
        <w:t>, this constructs alternate decision trees</w:t>
      </w:r>
      <w:r w:rsidR="00F27BCE">
        <w:t xml:space="preserve"> </w:t>
      </w:r>
      <w:r w:rsidR="00DA1300">
        <w:t>‬</w:t>
      </w:r>
      <w:r w:rsidR="00DA1300">
        <w:t>‬</w:t>
      </w:r>
      <w:r w:rsidR="00403218">
        <w:t xml:space="preserve">and </w:t>
      </w:r>
      <w:r w:rsidR="00DB1A0B">
        <w:t>the tree selected most is used.</w:t>
      </w:r>
      <w:r w:rsidR="00B35CA2">
        <w:t xml:space="preserve"> </w:t>
      </w:r>
      <w:r w:rsidR="000C7F0B">
        <w:t xml:space="preserve">The data is then </w:t>
      </w:r>
      <w:r w:rsidR="00652E69">
        <w:t>used i</w:t>
      </w:r>
      <w:r w:rsidR="001A3073">
        <w:t xml:space="preserve">n multiple models </w:t>
      </w:r>
      <w:r w:rsidR="00982E63">
        <w:t xml:space="preserve">on subsets of the training data, and it then combines the predictions of all models. This is often called Bagging or </w:t>
      </w:r>
      <w:r w:rsidR="00BB3396">
        <w:t>Bootstrap Aggregating.</w:t>
      </w:r>
      <w:r w:rsidR="005664F1">
        <w:t xml:space="preserve"> </w:t>
      </w:r>
      <w:r w:rsidR="00014937">
        <w:fldChar w:fldCharType="begin"/>
      </w:r>
      <w:r w:rsidR="00014937">
        <w:instrText xml:space="preserve"> ADDIN ZOTERO_ITEM CSL_CITATION {"citationID":"bTb4wOx9","properties":{"formattedCitation":"(Louppe 2015)","plainCitation":"(Louppe 2015)","noteIndex":0},"citationItems":[{"id":94,"uris":["http://zotero.org/users/8573015/items/2IH53VJN"],"uri":["http://zotero.org/users/8573015/items/2IH53VJN"],"itemData":{"id":94,"type":"article-journal","abstract":"Data analysis and machine learning have become an integrative part of the modern scientific methodology, offering automated procedures for the prediction of a phenomenon based on past observations, unraveling underlying patterns in data and providing insights about the problem. Yet, caution should avoid using machine learning as a black-box tool, but rather consider it as a methodology, with a rational thought process that is entirely dependent on the problem under study. In particular, the use of algorithms should ideally require a reasonable understanding of their mechanisms, properties and limitations, in order to better apprehend and interpret their results. Accordingly, the goal of this thesis is to provide an in-depth analysis of random forests, consistently calling into question each and every part of the algorithm, in order to shed new light on its learning capabilities, inner workings and interpretability. The first part of this work studies the induction of decision trees and the construction of ensembles of randomized trees, motivating their design and purpose whenever possible. Our contributions follow with an original complexity analysis of random forests, showing their good computational performance and scalability, along with an in-depth discussion of their implementation details, as contributed within Scikit-Learn. In the second part of this work, we analyse and discuss the interpretability of random forests in the eyes of variable importance measures. The core of our contributions rests in the theoretical characterization of the Mean Decrease of Impurity variable importance measure, from which we prove and derive some of its properties in the case of multiway totally randomized trees and in asymptotic conditions. In consequence of this work, our analysis demonstrates that variable importances [...].","container-title":"University of Liège","note":"arXiv: 1407.7502","source":"arXiv.org","title":"Understanding Random Forests: From Theory to Practice","title-short":"Understanding Random Forests","URL":"http://arxiv.org/abs/1407.7502","author":[{"family":"Louppe","given":"Gilles"}],"accessed":{"date-parts":[["2021",11,22]]},"issued":{"date-parts":[["2015",6,3]]}}}],"schema":"https://github.com/citation-style-language/schema/raw/master/csl-citation.json"} </w:instrText>
      </w:r>
      <w:r w:rsidR="00014937">
        <w:fldChar w:fldCharType="separate"/>
      </w:r>
      <w:r w:rsidR="00014937" w:rsidRPr="00014937">
        <w:rPr>
          <w:rFonts w:ascii="Calibri" w:hAnsi="Calibri" w:cs="Calibri"/>
        </w:rPr>
        <w:t>(Louppe 2015)</w:t>
      </w:r>
      <w:r w:rsidR="00014937">
        <w:fldChar w:fldCharType="end"/>
      </w:r>
    </w:p>
    <w:p w14:paraId="058DF7E3" w14:textId="4A0F763A" w:rsidR="003E4A87" w:rsidRDefault="00A57ACC" w:rsidP="007476BA">
      <w:pPr>
        <w:jc w:val="both"/>
      </w:pPr>
      <w:r>
        <w:t xml:space="preserve">For my Milk Grading </w:t>
      </w:r>
      <w:r w:rsidR="00375786">
        <w:t>dataset,</w:t>
      </w:r>
      <w:r>
        <w:t xml:space="preserve"> </w:t>
      </w:r>
      <w:r w:rsidR="00397851">
        <w:t xml:space="preserve">I will take my clean dataset and </w:t>
      </w:r>
      <w:r w:rsidR="00953946">
        <w:t xml:space="preserve">import tree from sklearn and use it to construct the decision tree with my </w:t>
      </w:r>
      <w:r w:rsidR="005C72DC">
        <w:t xml:space="preserve">columns </w:t>
      </w:r>
      <w:r w:rsidR="00753C76">
        <w:t xml:space="preserve">headers and the data associated with them. </w:t>
      </w:r>
      <w:r w:rsidR="00290894">
        <w:t xml:space="preserve">Several other Python libraries will be imported then to </w:t>
      </w:r>
      <w:r w:rsidR="00375786">
        <w:t>display an image of the decision tree</w:t>
      </w:r>
      <w:r w:rsidR="00A54528">
        <w:t xml:space="preserve">. </w:t>
      </w:r>
      <w:r w:rsidR="00D976E6">
        <w:t xml:space="preserve">I should then be able to use a Random Forest Classifier and enter in my data values </w:t>
      </w:r>
      <w:r w:rsidR="00B15F82">
        <w:t>and get output telling me the quality of the milk.</w:t>
      </w:r>
    </w:p>
    <w:p w14:paraId="4E377D70" w14:textId="3C4E6D0E" w:rsidR="00EE6642" w:rsidRPr="004A7AEB" w:rsidRDefault="00A57ACC" w:rsidP="007476BA">
      <w:pPr>
        <w:jc w:val="both"/>
      </w:pPr>
      <w:r>
        <w:t>A decision tree was the first technique I thought of when I saw the data</w:t>
      </w:r>
      <w:r w:rsidR="00A748E0">
        <w:t>. This is because each of the col</w:t>
      </w:r>
      <w:r w:rsidR="002D297A">
        <w:t xml:space="preserve">umns of data affects the final column which is the actual quality of milk. </w:t>
      </w:r>
      <w:r w:rsidR="001D60DB">
        <w:t xml:space="preserve">There are far too many variables present to create an accurate decision tree myself but by using </w:t>
      </w:r>
      <w:r w:rsidR="00835A8D">
        <w:t xml:space="preserve">machine learning I hope it can provide this information for me. </w:t>
      </w:r>
      <w:r w:rsidR="00CA2801">
        <w:t xml:space="preserve">I expect this to provide me with a decision tree and I can </w:t>
      </w:r>
      <w:r w:rsidR="00782467">
        <w:t>use this to test my inputs for each of the columns to get an output on the quality of the milk</w:t>
      </w:r>
      <w:r w:rsidR="00D732A9">
        <w:t>.</w:t>
      </w:r>
      <w:r w:rsidR="00CA2801">
        <w:t xml:space="preserve"> </w:t>
      </w:r>
    </w:p>
    <w:p w14:paraId="404DB612" w14:textId="7534529C" w:rsidR="00D1401B" w:rsidRDefault="00A57ACC" w:rsidP="00464B71">
      <w:pPr>
        <w:pStyle w:val="Heading2"/>
      </w:pPr>
      <w:bookmarkStart w:id="5" w:name="_Toc89002126"/>
      <w:r>
        <w:t>Train/Test and K-Fold Cross-Validation</w:t>
      </w:r>
      <w:bookmarkEnd w:id="5"/>
    </w:p>
    <w:p w14:paraId="11684351" w14:textId="3A5BE3A5" w:rsidR="00D1401B" w:rsidRDefault="00A57ACC" w:rsidP="00990D87">
      <w:pPr>
        <w:jc w:val="both"/>
      </w:pPr>
      <w:r>
        <w:t>Train</w:t>
      </w:r>
      <w:r w:rsidR="006D7068">
        <w:t>/Test is a machine learning technique</w:t>
      </w:r>
      <w:r w:rsidR="006C4607">
        <w:t xml:space="preserve"> that measures the accuracy of a model. Data is divided usually </w:t>
      </w:r>
      <w:r w:rsidR="009A61A0">
        <w:t>80 or 70 per cent into the training set and 20 or 30 per cent into the testing set</w:t>
      </w:r>
      <w:r w:rsidR="002C7BDD">
        <w:t xml:space="preserve">. The training data is used to create the model while the tester </w:t>
      </w:r>
      <w:r w:rsidR="004C25BE">
        <w:t xml:space="preserve">shows us the accuracy of the model. For it to work effectively, both </w:t>
      </w:r>
      <w:r w:rsidR="00840B2E">
        <w:t xml:space="preserve">data subsets must be </w:t>
      </w:r>
      <w:r w:rsidR="00AE09B8">
        <w:t xml:space="preserve">selected randomly and contain </w:t>
      </w:r>
      <w:r w:rsidR="001B4A1F">
        <w:t>a wide range of representatives and feature outliers in the data</w:t>
      </w:r>
      <w:r w:rsidR="00E43BB0">
        <w:t>.</w:t>
      </w:r>
    </w:p>
    <w:p w14:paraId="16645B04" w14:textId="71928DC5" w:rsidR="008400AA" w:rsidRDefault="00A57ACC" w:rsidP="00990D87">
      <w:pPr>
        <w:jc w:val="both"/>
      </w:pPr>
      <w:r>
        <w:t xml:space="preserve">K-Fold Cross Validation is </w:t>
      </w:r>
      <w:r w:rsidR="00A6654D">
        <w:t>like</w:t>
      </w:r>
      <w:r>
        <w:t xml:space="preserve"> train/test and can be u</w:t>
      </w:r>
      <w:r w:rsidR="00B45595">
        <w:t>sed as an alternative to</w:t>
      </w:r>
      <w:r w:rsidR="00D97B99">
        <w:t xml:space="preserve"> it. It works by splitting the data into K randomly assigned segments</w:t>
      </w:r>
      <w:r w:rsidR="006811F8">
        <w:t xml:space="preserve"> often called folds</w:t>
      </w:r>
      <w:r w:rsidR="00A6654D">
        <w:t>. One segment is used as the test data set</w:t>
      </w:r>
      <w:r w:rsidR="00A56617">
        <w:t xml:space="preserve"> and after each of the remaining K-1 segments </w:t>
      </w:r>
      <w:r w:rsidR="00D73553">
        <w:t>have been trained, the performance is measured against the test set</w:t>
      </w:r>
      <w:r w:rsidR="008E0A41">
        <w:t xml:space="preserve">. The average of the K-1 r-squared scores is </w:t>
      </w:r>
      <w:r w:rsidR="00355ABC">
        <w:t>taken</w:t>
      </w:r>
      <w:r w:rsidR="00D4718F">
        <w:t xml:space="preserve"> and tells us the accuracy of the model.</w:t>
      </w:r>
      <w:r w:rsidR="00B33A83">
        <w:t xml:space="preserve"> </w:t>
      </w:r>
      <w:r w:rsidR="00ED567E">
        <w:fldChar w:fldCharType="begin"/>
      </w:r>
      <w:r w:rsidR="00ED567E">
        <w:instrText xml:space="preserve"> ADDIN ZOTERO_ITEM CSL_CITATION {"citationID":"xLt1M7KZ","properties":{"formattedCitation":"(Refaeilzadeh {\\i{}et al.} 2016)","plainCitation":"(Refaeilzadeh et al. 2016)","noteIndex":0},"citationItems":[{"id":98,"uris":["http://zotero.org/users/8573015/items/CP3JBJVU"],"uri":["http://zotero.org/users/8573015/items/CP3JBJVU"],"itemData":{"id":98,"type":"chapter","container-title":"Encyclopedia of Database Systems","event-place":"New York, NY","ISBN":"978-1-4899-7993-3","language":"en","note":"DOI: 10.1007/978-1-4899-7993-3_565-2","page":"1-7","publisher":"Springer","publisher-place":"New York, NY","source":"Springer Link","title":"Cross-Validation","URL":"https://doi.org/10.1007/978-1-4899-7993-3_565-2","author":[{"family":"Refaeilzadeh","given":"Payam"},{"family":"Tang","given":"Lei"},{"family":"Liu","given":"Huan"}],"editor":[{"family":"Liu","given":"Ling"},{"family":"Özsu","given":"M. Tamer"}],"accessed":{"date-parts":[["2021",11,22]]},"issued":{"date-parts":[["2016"]]}}}],"schema":"https://github.com/citation-style-language/schema/raw/master/csl-citation.json"} </w:instrText>
      </w:r>
      <w:r w:rsidR="00ED567E">
        <w:fldChar w:fldCharType="separate"/>
      </w:r>
      <w:r w:rsidR="00ED567E" w:rsidRPr="00ED567E">
        <w:rPr>
          <w:rFonts w:ascii="Calibri" w:hAnsi="Calibri" w:cs="Calibri"/>
          <w:szCs w:val="24"/>
        </w:rPr>
        <w:t xml:space="preserve">(Refaeilzadeh </w:t>
      </w:r>
      <w:r w:rsidR="00ED567E" w:rsidRPr="00ED567E">
        <w:rPr>
          <w:rFonts w:ascii="Calibri" w:hAnsi="Calibri" w:cs="Calibri"/>
          <w:i/>
          <w:iCs/>
          <w:szCs w:val="24"/>
        </w:rPr>
        <w:t>et al.</w:t>
      </w:r>
      <w:r w:rsidR="00ED567E" w:rsidRPr="00ED567E">
        <w:rPr>
          <w:rFonts w:ascii="Calibri" w:hAnsi="Calibri" w:cs="Calibri"/>
          <w:szCs w:val="24"/>
        </w:rPr>
        <w:t xml:space="preserve"> 2016)</w:t>
      </w:r>
      <w:r w:rsidR="00ED567E">
        <w:fldChar w:fldCharType="end"/>
      </w:r>
    </w:p>
    <w:p w14:paraId="0C27B778" w14:textId="27BA8230" w:rsidR="007329E1" w:rsidRDefault="00A57ACC" w:rsidP="00990D87">
      <w:pPr>
        <w:jc w:val="both"/>
      </w:pPr>
      <w:r>
        <w:t>Applying this technique to my Milk Grading dataset</w:t>
      </w:r>
      <w:r w:rsidR="00FF0AAC">
        <w:t xml:space="preserve">, I will </w:t>
      </w:r>
      <w:r w:rsidR="005025EC">
        <w:t>once again import several methods from sklearn</w:t>
      </w:r>
      <w:r w:rsidR="00CE7D12">
        <w:t xml:space="preserve">. I will </w:t>
      </w:r>
      <w:r w:rsidR="00087237">
        <w:t>then split my data into training and training and testing datasets</w:t>
      </w:r>
      <w:r w:rsidR="00563806">
        <w:t xml:space="preserve">. I will likely try with both a 70/30 split and </w:t>
      </w:r>
      <w:r w:rsidR="00043C52">
        <w:t xml:space="preserve">an 80/20 split to see which produces </w:t>
      </w:r>
      <w:r w:rsidR="008B2FD4">
        <w:t>better results but should in theory be very similar anyways.</w:t>
      </w:r>
      <w:r w:rsidR="004703CE">
        <w:t xml:space="preserve"> </w:t>
      </w:r>
      <w:r w:rsidR="00D95E7A">
        <w:t xml:space="preserve">After this, I will apply </w:t>
      </w:r>
      <w:r w:rsidR="00EC3AAE">
        <w:t xml:space="preserve">K-Fold to the data using cross_val_score on my data and </w:t>
      </w:r>
      <w:r w:rsidR="006811F8">
        <w:t>get the average for each fold of data</w:t>
      </w:r>
      <w:r w:rsidR="005F6767">
        <w:t xml:space="preserve">. </w:t>
      </w:r>
      <w:r w:rsidR="007F5E53">
        <w:t>Again,</w:t>
      </w:r>
      <w:r w:rsidR="005F6767">
        <w:t xml:space="preserve"> here I will try several values for the </w:t>
      </w:r>
      <w:r w:rsidR="007F5E53">
        <w:t>number</w:t>
      </w:r>
      <w:r w:rsidR="005F6767">
        <w:t xml:space="preserve"> of folds to </w:t>
      </w:r>
      <w:r w:rsidR="0063443A">
        <w:t xml:space="preserve">get the most accurate results for my dataset. The mean value of </w:t>
      </w:r>
      <w:r w:rsidR="007F5E53">
        <w:t xml:space="preserve">the folds is then calculated, and we can compare this to our train/test value. </w:t>
      </w:r>
      <w:r w:rsidR="00362F51">
        <w:t xml:space="preserve">An SVC model will have to be created for this work </w:t>
      </w:r>
      <w:r w:rsidR="00A617B7">
        <w:t xml:space="preserve">and can be </w:t>
      </w:r>
      <w:r w:rsidR="00A617B7">
        <w:lastRenderedPageBreak/>
        <w:t>either linear o</w:t>
      </w:r>
      <w:r w:rsidR="00F30461">
        <w:t>r</w:t>
      </w:r>
      <w:r w:rsidR="00A617B7">
        <w:t xml:space="preserve"> polynomial </w:t>
      </w:r>
      <w:r w:rsidR="00F30461">
        <w:t>and</w:t>
      </w:r>
      <w:r w:rsidR="00A617B7">
        <w:t xml:space="preserve"> once again, both will be used to see which gives the more accurate representation of my data.</w:t>
      </w:r>
    </w:p>
    <w:p w14:paraId="39212595" w14:textId="33F3F77A" w:rsidR="00D732A9" w:rsidRDefault="00A57ACC" w:rsidP="00990D87">
      <w:pPr>
        <w:jc w:val="both"/>
      </w:pPr>
      <w:r>
        <w:t xml:space="preserve">I am using train/test and k-fold cross-validation on the data </w:t>
      </w:r>
      <w:r w:rsidR="00ED1DED">
        <w:t xml:space="preserve">so I can get some accurate readings </w:t>
      </w:r>
      <w:r w:rsidR="00087D6A">
        <w:t xml:space="preserve">or scores </w:t>
      </w:r>
      <w:r w:rsidR="007C7905">
        <w:t>on the data. The ideal result here would be to get a value as close to 1 as possible</w:t>
      </w:r>
      <w:r w:rsidR="00EE56D5">
        <w:t xml:space="preserve">. I expect the results to be </w:t>
      </w:r>
      <w:r w:rsidR="005917CD">
        <w:t>good as there is a lot of data present for it to work with producing more accurate resul</w:t>
      </w:r>
      <w:r w:rsidR="00FA2904">
        <w:t>ts.</w:t>
      </w:r>
    </w:p>
    <w:p w14:paraId="39A828AC" w14:textId="4B3F682A" w:rsidR="00A71501" w:rsidRDefault="00A57ACC" w:rsidP="003E4A87">
      <w:pPr>
        <w:pStyle w:val="Heading2"/>
      </w:pPr>
      <w:bookmarkStart w:id="6" w:name="_Toc89002127"/>
      <w:r>
        <w:t>K</w:t>
      </w:r>
      <w:r w:rsidR="00261AB4">
        <w:t>-Nearest Neighbour</w:t>
      </w:r>
      <w:bookmarkEnd w:id="6"/>
    </w:p>
    <w:p w14:paraId="5A8BED9F" w14:textId="443F9A5B" w:rsidR="00261AB4" w:rsidRDefault="00A57ACC" w:rsidP="00990D87">
      <w:pPr>
        <w:jc w:val="both"/>
      </w:pPr>
      <w:r>
        <w:t>K-Nearest Neighbour or</w:t>
      </w:r>
      <w:r w:rsidR="00A138D4">
        <w:t xml:space="preserve"> KNN is </w:t>
      </w:r>
      <w:r w:rsidR="00EF16FC">
        <w:t>a</w:t>
      </w:r>
      <w:r w:rsidR="00A138D4">
        <w:t xml:space="preserve"> </w:t>
      </w:r>
      <w:r w:rsidR="000575ED">
        <w:t xml:space="preserve">supervised machine learning technique </w:t>
      </w:r>
      <w:r w:rsidR="0099220B">
        <w:t xml:space="preserve">used for both </w:t>
      </w:r>
      <w:r w:rsidR="00EF16FC">
        <w:t xml:space="preserve">classification and regression. </w:t>
      </w:r>
      <w:r w:rsidR="00AC7DF0">
        <w:t>It works on the principle that similar things will exist near or in close proximity to each other</w:t>
      </w:r>
      <w:r w:rsidR="00883E29">
        <w:t xml:space="preserve">. The programme will have to be run several times in an attempt to </w:t>
      </w:r>
      <w:r w:rsidR="005D46F9">
        <w:t xml:space="preserve">get the value for K that reduces the </w:t>
      </w:r>
      <w:r w:rsidR="005C3140">
        <w:t>number</w:t>
      </w:r>
      <w:r w:rsidR="005D46F9">
        <w:t xml:space="preserve"> of errors</w:t>
      </w:r>
      <w:r w:rsidR="00AB7773">
        <w:t xml:space="preserve"> present. </w:t>
      </w:r>
      <w:r w:rsidR="00E71E78">
        <w:t>The nearest neighbours in the model will contribute more to the average than t</w:t>
      </w:r>
      <w:r w:rsidR="00304838">
        <w:t>he values further away from your K-value.</w:t>
      </w:r>
      <w:r w:rsidR="00B30C7C">
        <w:t xml:space="preserve"> </w:t>
      </w:r>
      <w:r w:rsidR="00B30C7C">
        <w:fldChar w:fldCharType="begin"/>
      </w:r>
      <w:r w:rsidR="00B30C7C">
        <w:instrText xml:space="preserve"> ADDIN ZOTERO_ITEM CSL_CITATION {"citationID":"87SLakgN","properties":{"formattedCitation":"(Nilsson 1996)","plainCitation":"(Nilsson 1996)","noteIndex":0},"citationItems":[{"id":92,"uris":["http://zotero.org/users/8573015/items/UTYHU79E"],"uri":["http://zotero.org/users/8573015/items/UTYHU79E"],"itemData":{"id":92,"type":"book","abstract":"</w:instrText>
      </w:r>
      <w:dir w:val="ltr">
        <w:r w:rsidR="00B30C7C">
          <w:instrText>","event-place":"Stanford University","publisher-place":"Stanford University","title":"</w:instrText>
        </w:r>
        <w:dir w:val="ltr">
          <w:r w:rsidR="00B30C7C">
            <w:instrText>Introduction to machine learning. An early draft of a proposed textbook</w:instrText>
          </w:r>
          <w:r w:rsidR="00B30C7C">
            <w:instrText xml:space="preserve">‬","URL":"https://scholar.google.com/citations?view_op=view_citation&amp;hl=en&amp;user=PJguPTEAAAAJ&amp;citation_for_view=PJguPTEAAAAJ:35N4QoGY0k4C","author":[{"family":"Nilsson","given":"Nils John"}],"accessed":{"date-parts":[["2021",11,21]]},"issued":{"date-parts":[["1996"]]}}}],"schema":"https://github.com/citation-style-language/schema/raw/master/csl-citation.json"} </w:instrText>
          </w:r>
          <w:r w:rsidR="00B30C7C">
            <w:fldChar w:fldCharType="separate"/>
          </w:r>
          <w:r w:rsidR="00B30C7C" w:rsidRPr="00B30C7C">
            <w:rPr>
              <w:rFonts w:ascii="Calibri" w:hAnsi="Calibri" w:cs="Calibri"/>
            </w:rPr>
            <w:t>(Nilsson 1996)</w:t>
          </w:r>
          <w:r w:rsidR="00B30C7C">
            <w:fldChar w:fldCharType="end"/>
          </w:r>
          <w:r w:rsidR="00E92615">
            <w:t>‬</w:t>
          </w:r>
          <w:r w:rsidR="00E92615">
            <w:t>‬</w:t>
          </w:r>
          <w:r w:rsidR="000B0B8A">
            <w:t>‬</w:t>
          </w:r>
          <w:r w:rsidR="000B0B8A">
            <w:t>‬</w:t>
          </w:r>
          <w:r>
            <w:t>‬</w:t>
          </w:r>
          <w:r>
            <w:t>‬</w:t>
          </w:r>
          <w:r>
            <w:t>‬</w:t>
          </w:r>
          <w:r>
            <w:t>‬</w:t>
          </w:r>
          <w:r w:rsidR="003853F6">
            <w:t>‬</w:t>
          </w:r>
          <w:r w:rsidR="003853F6">
            <w:t>‬</w:t>
          </w:r>
        </w:dir>
      </w:dir>
    </w:p>
    <w:p w14:paraId="7E1F2D71" w14:textId="11F2126A" w:rsidR="002E44A6" w:rsidRDefault="00A57ACC" w:rsidP="00990D87">
      <w:pPr>
        <w:jc w:val="both"/>
      </w:pPr>
      <w:r>
        <w:t xml:space="preserve">For my dataset </w:t>
      </w:r>
      <w:r w:rsidR="003B2F90">
        <w:t xml:space="preserve">of Milk </w:t>
      </w:r>
      <w:r w:rsidR="00E92DFC">
        <w:t>Grading,</w:t>
      </w:r>
      <w:r w:rsidR="003B2F90">
        <w:t xml:space="preserve"> I believe I will have </w:t>
      </w:r>
      <w:r w:rsidR="00E92DFC">
        <w:t xml:space="preserve">to have my data </w:t>
      </w:r>
      <w:r w:rsidR="00181680">
        <w:t>in a</w:t>
      </w:r>
      <w:r w:rsidR="001E6F80">
        <w:t xml:space="preserve"> DataFrame which should already be the case.</w:t>
      </w:r>
      <w:r w:rsidR="000C7AC5">
        <w:t xml:space="preserve"> I will use some of the same code I used above to get a train/test split of my data </w:t>
      </w:r>
      <w:r w:rsidR="00A12833">
        <w:t>and might be able to create a method here because of code re-use.</w:t>
      </w:r>
      <w:r w:rsidR="005E19B1">
        <w:t xml:space="preserve"> I will then </w:t>
      </w:r>
      <w:r w:rsidR="00B25833">
        <w:t>import KNeighboursClassifier from sklearn</w:t>
      </w:r>
      <w:r w:rsidR="0060054E">
        <w:t xml:space="preserve"> and use its methods to train the data</w:t>
      </w:r>
      <w:r w:rsidR="009E3319">
        <w:t xml:space="preserve"> and then test it</w:t>
      </w:r>
      <w:r w:rsidR="000431DC">
        <w:t xml:space="preserve">. I should then be able to produce a graph </w:t>
      </w:r>
      <w:r w:rsidR="00994DF7">
        <w:t>that will tell me the best value to use for K.</w:t>
      </w:r>
      <w:r w:rsidR="00F9499D">
        <w:t xml:space="preserve"> Once I have the best value for K </w:t>
      </w:r>
      <w:r w:rsidR="007F52A8">
        <w:t>I can create methods that get the distance</w:t>
      </w:r>
      <w:r w:rsidR="00807B3A">
        <w:t xml:space="preserve"> and get the neighbours</w:t>
      </w:r>
      <w:r w:rsidR="009263E7">
        <w:t>.</w:t>
      </w:r>
    </w:p>
    <w:p w14:paraId="0EB91F2A" w14:textId="3FB19906" w:rsidR="0098114A" w:rsidRDefault="00A57ACC" w:rsidP="00990D87">
      <w:pPr>
        <w:jc w:val="both"/>
      </w:pPr>
      <w:r>
        <w:t xml:space="preserve">K-Nearest Neighbours was chosen as I believe it could be interesting to see </w:t>
      </w:r>
      <w:r w:rsidR="00C75826">
        <w:t>how different sets of milk ratings relate to each other</w:t>
      </w:r>
      <w:r w:rsidR="00931B15">
        <w:t xml:space="preserve">. I expect the results to be all grouped in a similar area with a few outliers for </w:t>
      </w:r>
      <w:r w:rsidR="00AC39DE">
        <w:t xml:space="preserve">data with high temperatures or pH etc. </w:t>
      </w:r>
      <w:r w:rsidR="00E27F25">
        <w:t>I hope that it produces accurate data I can learn from once again.</w:t>
      </w:r>
    </w:p>
    <w:p w14:paraId="2CA37C05" w14:textId="67A7C0DE" w:rsidR="006E1E24" w:rsidRDefault="00A57ACC" w:rsidP="00D0152C">
      <w:pPr>
        <w:pStyle w:val="Heading1"/>
      </w:pPr>
      <w:bookmarkStart w:id="7" w:name="_Toc89002128"/>
      <w:r>
        <w:t>Conclusion</w:t>
      </w:r>
      <w:bookmarkEnd w:id="7"/>
    </w:p>
    <w:p w14:paraId="2AE621A5" w14:textId="0A68F6D0" w:rsidR="00723732" w:rsidRPr="00723732" w:rsidRDefault="00A57ACC" w:rsidP="00E92615">
      <w:pPr>
        <w:jc w:val="both"/>
      </w:pPr>
      <w:r>
        <w:t xml:space="preserve">Once again, my main goal for this </w:t>
      </w:r>
      <w:r w:rsidR="00B44B69">
        <w:t xml:space="preserve">project is to use the machine learning techniques stated in the report to help predict the quality of milk </w:t>
      </w:r>
      <w:r w:rsidR="00CC1866">
        <w:t>so that methods to prevent milk</w:t>
      </w:r>
      <w:r w:rsidR="0073195B">
        <w:t xml:space="preserve"> waste from occurring become more common. I also hope that </w:t>
      </w:r>
      <w:r w:rsidR="009111F3">
        <w:t>I become familiar with the machine learning techniques I have to decide to use</w:t>
      </w:r>
      <w:r w:rsidR="00CF7386">
        <w:t xml:space="preserve"> and that they help in providing me with </w:t>
      </w:r>
      <w:r w:rsidR="00E92615">
        <w:t>interesting data predictions.</w:t>
      </w:r>
    </w:p>
    <w:p w14:paraId="1B062884" w14:textId="5E959114" w:rsidR="00346432" w:rsidRDefault="00A57ACC" w:rsidP="006E1E24">
      <w:pPr>
        <w:pStyle w:val="Heading1"/>
        <w:tabs>
          <w:tab w:val="center" w:pos="4513"/>
        </w:tabs>
      </w:pPr>
      <w:bookmarkStart w:id="8" w:name="_Toc89002129"/>
      <w:r>
        <w:t>References</w:t>
      </w:r>
      <w:bookmarkEnd w:id="8"/>
      <w:r w:rsidR="006E1E24">
        <w:tab/>
      </w:r>
    </w:p>
    <w:p w14:paraId="5DFE5CC0" w14:textId="77777777" w:rsidR="006E1E24" w:rsidRPr="006E1E24" w:rsidRDefault="00A57ACC" w:rsidP="006E1E24">
      <w:pPr>
        <w:pStyle w:val="Bibliography"/>
        <w:rPr>
          <w:rFonts w:ascii="Calibri" w:hAnsi="Calibri" w:cs="Calibri"/>
        </w:rPr>
      </w:pPr>
      <w:r>
        <w:fldChar w:fldCharType="begin"/>
      </w:r>
      <w:r>
        <w:instrText xml:space="preserve"> ADDIN ZOTERO_BIBL {"uncited":[],"omitted":[],"custom":[]} CSL_BIBLIOGRAPHY </w:instrText>
      </w:r>
      <w:r>
        <w:fldChar w:fldCharType="separate"/>
      </w:r>
      <w:r w:rsidRPr="006E1E24">
        <w:rPr>
          <w:rFonts w:ascii="Calibri" w:hAnsi="Calibri" w:cs="Calibri"/>
        </w:rPr>
        <w:t xml:space="preserve">Louppe, G. (2015) 'Understanding Random Forests: From Theory to Practice, the </w:t>
      </w:r>
      <w:r w:rsidRPr="006E1E24">
        <w:rPr>
          <w:rFonts w:ascii="Calibri" w:hAnsi="Calibri" w:cs="Calibri"/>
          <w:i/>
          <w:iCs/>
        </w:rPr>
        <w:t>University of Liège</w:t>
      </w:r>
      <w:r w:rsidRPr="006E1E24">
        <w:rPr>
          <w:rFonts w:ascii="Calibri" w:hAnsi="Calibri" w:cs="Calibri"/>
        </w:rPr>
        <w:t>, available: http://arxiv.org/abs/1407.7502 [accessed 22 Nov 2021].</w:t>
      </w:r>
    </w:p>
    <w:p w14:paraId="0239139C" w14:textId="77777777" w:rsidR="006E1E24" w:rsidRPr="006E1E24" w:rsidRDefault="00A57ACC" w:rsidP="006E1E24">
      <w:pPr>
        <w:pStyle w:val="Bibliography"/>
        <w:rPr>
          <w:rFonts w:ascii="Calibri" w:hAnsi="Calibri" w:cs="Calibri"/>
        </w:rPr>
      </w:pPr>
      <w:r w:rsidRPr="006E1E24">
        <w:rPr>
          <w:rFonts w:ascii="Calibri" w:hAnsi="Calibri" w:cs="Calibri"/>
        </w:rPr>
        <w:t xml:space="preserve">Nilsson, N.J. (1996) </w:t>
      </w:r>
      <w:dir w:val="ltr">
        <w:r w:rsidRPr="006E1E24">
          <w:rPr>
            <w:rFonts w:ascii="Calibri" w:hAnsi="Calibri" w:cs="Calibri"/>
            <w:i/>
            <w:iCs/>
          </w:rPr>
          <w:t>Introduction to Machine Learning. An Early Draft of a Proposed Textbook</w:t>
        </w:r>
        <w:r w:rsidRPr="006E1E24">
          <w:rPr>
            <w:rFonts w:ascii="Calibri" w:hAnsi="Calibri" w:cs="Calibri"/>
            <w:i/>
            <w:iCs/>
          </w:rPr>
          <w:t>‬</w:t>
        </w:r>
        <w:r w:rsidRPr="006E1E24">
          <w:rPr>
            <w:rFonts w:ascii="Calibri" w:hAnsi="Calibri" w:cs="Calibri"/>
          </w:rPr>
          <w:t xml:space="preserve"> [online], Stanford University, available: https://scholar.google.com/citations?view_op=view_citation&amp;hl=en&amp;user=PJguPTEAAAAJ&amp;citation_for_view=PJguPTEAAAAJ:35N4QoGY0k4C [accessed 21 Nov 2021].</w:t>
        </w:r>
        <w:r w:rsidR="000B0B8A">
          <w:t>‬</w:t>
        </w:r>
        <w:r>
          <w:t>‬</w:t>
        </w:r>
        <w:r>
          <w:t>‬</w:t>
        </w:r>
        <w:r w:rsidR="003853F6">
          <w:t>‬</w:t>
        </w:r>
      </w:dir>
    </w:p>
    <w:p w14:paraId="62B203B0" w14:textId="77777777" w:rsidR="006E1E24" w:rsidRPr="006E1E24" w:rsidRDefault="00A57ACC" w:rsidP="006E1E24">
      <w:pPr>
        <w:pStyle w:val="Bibliography"/>
        <w:rPr>
          <w:rFonts w:ascii="Calibri" w:hAnsi="Calibri" w:cs="Calibri"/>
        </w:rPr>
      </w:pPr>
      <w:r w:rsidRPr="006E1E24">
        <w:rPr>
          <w:rFonts w:ascii="Calibri" w:hAnsi="Calibri" w:cs="Calibri"/>
        </w:rPr>
        <w:t xml:space="preserve">Prudhvi GNV (2021) Milk Grading [online], </w:t>
      </w:r>
      <w:r w:rsidRPr="006E1E24">
        <w:rPr>
          <w:rFonts w:ascii="Calibri" w:hAnsi="Calibri" w:cs="Calibri"/>
          <w:i/>
          <w:iCs/>
        </w:rPr>
        <w:t>Kaggle</w:t>
      </w:r>
      <w:r w:rsidRPr="006E1E24">
        <w:rPr>
          <w:rFonts w:ascii="Calibri" w:hAnsi="Calibri" w:cs="Calibri"/>
        </w:rPr>
        <w:t>, available: https://kaggle.com/prudhvignv/milk-grading [accessed 22 Nov 2021].</w:t>
      </w:r>
    </w:p>
    <w:p w14:paraId="624463BC" w14:textId="77777777" w:rsidR="006E1E24" w:rsidRPr="006E1E24" w:rsidRDefault="00A57ACC" w:rsidP="006E1E24">
      <w:pPr>
        <w:pStyle w:val="Bibliography"/>
        <w:rPr>
          <w:rFonts w:ascii="Calibri" w:hAnsi="Calibri" w:cs="Calibri"/>
        </w:rPr>
      </w:pPr>
      <w:r w:rsidRPr="006E1E24">
        <w:rPr>
          <w:rFonts w:ascii="Calibri" w:hAnsi="Calibri" w:cs="Calibri"/>
        </w:rPr>
        <w:t xml:space="preserve">Refaeilzadeh, P., Tang, L., Liu, H. (2016) ‘Cross-Validation’, in Liu, L. and Özsu, M.T., eds., </w:t>
      </w:r>
      <w:r w:rsidRPr="006E1E24">
        <w:rPr>
          <w:rFonts w:ascii="Calibri" w:hAnsi="Calibri" w:cs="Calibri"/>
          <w:i/>
          <w:iCs/>
        </w:rPr>
        <w:t>Encyclopedia of Database Systems</w:t>
      </w:r>
      <w:r w:rsidRPr="006E1E24">
        <w:rPr>
          <w:rFonts w:ascii="Calibri" w:hAnsi="Calibri" w:cs="Calibri"/>
        </w:rPr>
        <w:t>, Springer: New York, NY, 1–7, available: https://doi.org/10.1007/978-1-4899-7993-3_565-2 [accessed 22 Nov 2021].</w:t>
      </w:r>
    </w:p>
    <w:p w14:paraId="74B30A3F" w14:textId="77777777" w:rsidR="006E1E24" w:rsidRPr="006E1E24" w:rsidRDefault="00A57ACC" w:rsidP="006E1E24">
      <w:pPr>
        <w:pStyle w:val="Bibliography"/>
        <w:rPr>
          <w:rFonts w:ascii="Calibri" w:hAnsi="Calibri" w:cs="Calibri"/>
        </w:rPr>
      </w:pPr>
      <w:r w:rsidRPr="006E1E24">
        <w:rPr>
          <w:rFonts w:ascii="Calibri" w:hAnsi="Calibri" w:cs="Calibri"/>
        </w:rPr>
        <w:t xml:space="preserve">Yaffe-Bellany, D., Corkery, M. (2020) ‘Dumped Milk, Smashed Eggs, Plowed Vegetables: Food Waste of the Pandemic’, </w:t>
      </w:r>
      <w:r w:rsidRPr="006E1E24">
        <w:rPr>
          <w:rFonts w:ascii="Calibri" w:hAnsi="Calibri" w:cs="Calibri"/>
          <w:i/>
          <w:iCs/>
        </w:rPr>
        <w:t>The New York Times</w:t>
      </w:r>
      <w:r w:rsidRPr="006E1E24">
        <w:rPr>
          <w:rFonts w:ascii="Calibri" w:hAnsi="Calibri" w:cs="Calibri"/>
        </w:rPr>
        <w:t>, 11 Apr, available: https://www.nytimes.com/2020/04/11/business/coronavirus-destroying-food.html [accessed 25 Nov 2021].</w:t>
      </w:r>
    </w:p>
    <w:p w14:paraId="320E14D8" w14:textId="097F874D" w:rsidR="0095306C" w:rsidRPr="0095306C" w:rsidRDefault="00A57ACC" w:rsidP="0095306C">
      <w:r>
        <w:fldChar w:fldCharType="end"/>
      </w:r>
    </w:p>
    <w:p w14:paraId="56459187" w14:textId="2712EE54" w:rsidR="00D743D4" w:rsidRPr="00990D87" w:rsidRDefault="00D743D4" w:rsidP="00D743D4">
      <w:pPr>
        <w:jc w:val="both"/>
      </w:pPr>
    </w:p>
    <w:p w14:paraId="65A5CC51" w14:textId="7EADBFDB" w:rsidR="00346432" w:rsidRPr="00990D87" w:rsidRDefault="00346432" w:rsidP="00346432">
      <w:pPr>
        <w:jc w:val="both"/>
      </w:pPr>
    </w:p>
    <w:sectPr w:rsidR="00346432" w:rsidRPr="00990D87" w:rsidSect="00E013D9">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D9"/>
    <w:rsid w:val="0000651C"/>
    <w:rsid w:val="00014937"/>
    <w:rsid w:val="000431DC"/>
    <w:rsid w:val="00043C52"/>
    <w:rsid w:val="000575ED"/>
    <w:rsid w:val="00060010"/>
    <w:rsid w:val="0007249A"/>
    <w:rsid w:val="00087237"/>
    <w:rsid w:val="00087D6A"/>
    <w:rsid w:val="000A2F72"/>
    <w:rsid w:val="000B0B8A"/>
    <w:rsid w:val="000C6A67"/>
    <w:rsid w:val="000C7AC5"/>
    <w:rsid w:val="000C7F0B"/>
    <w:rsid w:val="000D6507"/>
    <w:rsid w:val="00117EA5"/>
    <w:rsid w:val="00120CCF"/>
    <w:rsid w:val="00135E30"/>
    <w:rsid w:val="001512A1"/>
    <w:rsid w:val="00160D40"/>
    <w:rsid w:val="00164CB8"/>
    <w:rsid w:val="00181680"/>
    <w:rsid w:val="001A0E07"/>
    <w:rsid w:val="001A3073"/>
    <w:rsid w:val="001B4A1F"/>
    <w:rsid w:val="001C149A"/>
    <w:rsid w:val="001D4F2C"/>
    <w:rsid w:val="001D60DB"/>
    <w:rsid w:val="001E6F80"/>
    <w:rsid w:val="001F2E7A"/>
    <w:rsid w:val="00201FE8"/>
    <w:rsid w:val="00210D04"/>
    <w:rsid w:val="00224DA6"/>
    <w:rsid w:val="002525E6"/>
    <w:rsid w:val="00260AC9"/>
    <w:rsid w:val="00261AB4"/>
    <w:rsid w:val="00290894"/>
    <w:rsid w:val="002C7BDD"/>
    <w:rsid w:val="002D1BD2"/>
    <w:rsid w:val="002D297A"/>
    <w:rsid w:val="002E10DC"/>
    <w:rsid w:val="002E44A6"/>
    <w:rsid w:val="00304838"/>
    <w:rsid w:val="003241EA"/>
    <w:rsid w:val="00327E6D"/>
    <w:rsid w:val="00331510"/>
    <w:rsid w:val="00344737"/>
    <w:rsid w:val="00346432"/>
    <w:rsid w:val="00355ABC"/>
    <w:rsid w:val="003610FC"/>
    <w:rsid w:val="00362F51"/>
    <w:rsid w:val="00366E34"/>
    <w:rsid w:val="00375786"/>
    <w:rsid w:val="00380462"/>
    <w:rsid w:val="003853F6"/>
    <w:rsid w:val="00390CFF"/>
    <w:rsid w:val="00393159"/>
    <w:rsid w:val="003965A2"/>
    <w:rsid w:val="00397851"/>
    <w:rsid w:val="003B2F90"/>
    <w:rsid w:val="003C01E0"/>
    <w:rsid w:val="003C2B0B"/>
    <w:rsid w:val="003C6399"/>
    <w:rsid w:val="003C745F"/>
    <w:rsid w:val="003D468A"/>
    <w:rsid w:val="003E19BE"/>
    <w:rsid w:val="003E3D45"/>
    <w:rsid w:val="003E4A87"/>
    <w:rsid w:val="00403218"/>
    <w:rsid w:val="00454C44"/>
    <w:rsid w:val="00457992"/>
    <w:rsid w:val="00460480"/>
    <w:rsid w:val="00464B71"/>
    <w:rsid w:val="004703CE"/>
    <w:rsid w:val="004845CD"/>
    <w:rsid w:val="004A094D"/>
    <w:rsid w:val="004A45FF"/>
    <w:rsid w:val="004A6B27"/>
    <w:rsid w:val="004A7AEB"/>
    <w:rsid w:val="004C25BE"/>
    <w:rsid w:val="005025EC"/>
    <w:rsid w:val="00522D0B"/>
    <w:rsid w:val="00563806"/>
    <w:rsid w:val="005664F1"/>
    <w:rsid w:val="005716DC"/>
    <w:rsid w:val="005758A4"/>
    <w:rsid w:val="005917CD"/>
    <w:rsid w:val="00594521"/>
    <w:rsid w:val="00596886"/>
    <w:rsid w:val="005A3A6F"/>
    <w:rsid w:val="005B75EC"/>
    <w:rsid w:val="005C3140"/>
    <w:rsid w:val="005C72DC"/>
    <w:rsid w:val="005D46F9"/>
    <w:rsid w:val="005D4E3F"/>
    <w:rsid w:val="005E19B1"/>
    <w:rsid w:val="005E36DE"/>
    <w:rsid w:val="005F184B"/>
    <w:rsid w:val="005F6767"/>
    <w:rsid w:val="0060054E"/>
    <w:rsid w:val="006027F0"/>
    <w:rsid w:val="006112EB"/>
    <w:rsid w:val="00620721"/>
    <w:rsid w:val="0062153F"/>
    <w:rsid w:val="006340F3"/>
    <w:rsid w:val="0063443A"/>
    <w:rsid w:val="006441ED"/>
    <w:rsid w:val="00652E69"/>
    <w:rsid w:val="006563EC"/>
    <w:rsid w:val="0067020C"/>
    <w:rsid w:val="006811F8"/>
    <w:rsid w:val="00682809"/>
    <w:rsid w:val="00695AC2"/>
    <w:rsid w:val="006A3CEC"/>
    <w:rsid w:val="006A51F5"/>
    <w:rsid w:val="006B67F4"/>
    <w:rsid w:val="006C4607"/>
    <w:rsid w:val="006C5329"/>
    <w:rsid w:val="006C5678"/>
    <w:rsid w:val="006D09A2"/>
    <w:rsid w:val="006D330F"/>
    <w:rsid w:val="006D7068"/>
    <w:rsid w:val="006D79DA"/>
    <w:rsid w:val="006E1E24"/>
    <w:rsid w:val="006F1B44"/>
    <w:rsid w:val="006F7750"/>
    <w:rsid w:val="0071111D"/>
    <w:rsid w:val="00711366"/>
    <w:rsid w:val="00723732"/>
    <w:rsid w:val="0073195B"/>
    <w:rsid w:val="007329E1"/>
    <w:rsid w:val="0074546B"/>
    <w:rsid w:val="007476BA"/>
    <w:rsid w:val="00753C76"/>
    <w:rsid w:val="00767E41"/>
    <w:rsid w:val="00776948"/>
    <w:rsid w:val="00782467"/>
    <w:rsid w:val="0078560F"/>
    <w:rsid w:val="007C7905"/>
    <w:rsid w:val="007E2B3C"/>
    <w:rsid w:val="007F52A8"/>
    <w:rsid w:val="007F5E53"/>
    <w:rsid w:val="00807B3A"/>
    <w:rsid w:val="008228DC"/>
    <w:rsid w:val="00830203"/>
    <w:rsid w:val="00835A8D"/>
    <w:rsid w:val="008400AA"/>
    <w:rsid w:val="00840B2E"/>
    <w:rsid w:val="00841C4F"/>
    <w:rsid w:val="00875CE0"/>
    <w:rsid w:val="00883E29"/>
    <w:rsid w:val="008B2FD4"/>
    <w:rsid w:val="008E0A41"/>
    <w:rsid w:val="009111F3"/>
    <w:rsid w:val="009263E7"/>
    <w:rsid w:val="00931B15"/>
    <w:rsid w:val="0095306C"/>
    <w:rsid w:val="00953946"/>
    <w:rsid w:val="0098114A"/>
    <w:rsid w:val="00982E63"/>
    <w:rsid w:val="00983F0B"/>
    <w:rsid w:val="00984504"/>
    <w:rsid w:val="00990D87"/>
    <w:rsid w:val="0099220B"/>
    <w:rsid w:val="00994DF7"/>
    <w:rsid w:val="009A08FA"/>
    <w:rsid w:val="009A2240"/>
    <w:rsid w:val="009A61A0"/>
    <w:rsid w:val="009E3319"/>
    <w:rsid w:val="009F08E7"/>
    <w:rsid w:val="00A034ED"/>
    <w:rsid w:val="00A12833"/>
    <w:rsid w:val="00A138D4"/>
    <w:rsid w:val="00A246DB"/>
    <w:rsid w:val="00A26144"/>
    <w:rsid w:val="00A52CDA"/>
    <w:rsid w:val="00A53C1D"/>
    <w:rsid w:val="00A54528"/>
    <w:rsid w:val="00A56617"/>
    <w:rsid w:val="00A57ACC"/>
    <w:rsid w:val="00A617B7"/>
    <w:rsid w:val="00A6654D"/>
    <w:rsid w:val="00A71501"/>
    <w:rsid w:val="00A743F6"/>
    <w:rsid w:val="00A748E0"/>
    <w:rsid w:val="00A94C1D"/>
    <w:rsid w:val="00AA64AD"/>
    <w:rsid w:val="00AB7773"/>
    <w:rsid w:val="00AC39DE"/>
    <w:rsid w:val="00AC7DF0"/>
    <w:rsid w:val="00AE09B8"/>
    <w:rsid w:val="00AF38E0"/>
    <w:rsid w:val="00B030C7"/>
    <w:rsid w:val="00B11E8F"/>
    <w:rsid w:val="00B15F82"/>
    <w:rsid w:val="00B25833"/>
    <w:rsid w:val="00B30C7C"/>
    <w:rsid w:val="00B33A83"/>
    <w:rsid w:val="00B35CA2"/>
    <w:rsid w:val="00B44B69"/>
    <w:rsid w:val="00B45595"/>
    <w:rsid w:val="00B77CF0"/>
    <w:rsid w:val="00B841E2"/>
    <w:rsid w:val="00BB1135"/>
    <w:rsid w:val="00BB3396"/>
    <w:rsid w:val="00BB7D9F"/>
    <w:rsid w:val="00BE7BA3"/>
    <w:rsid w:val="00C45A60"/>
    <w:rsid w:val="00C47EE7"/>
    <w:rsid w:val="00C529F6"/>
    <w:rsid w:val="00C640C7"/>
    <w:rsid w:val="00C70F36"/>
    <w:rsid w:val="00C75826"/>
    <w:rsid w:val="00C82ABB"/>
    <w:rsid w:val="00C974F9"/>
    <w:rsid w:val="00CA2801"/>
    <w:rsid w:val="00CB475F"/>
    <w:rsid w:val="00CC1866"/>
    <w:rsid w:val="00CC7D69"/>
    <w:rsid w:val="00CD1B8D"/>
    <w:rsid w:val="00CD6E8B"/>
    <w:rsid w:val="00CE7D12"/>
    <w:rsid w:val="00CF7386"/>
    <w:rsid w:val="00D0152C"/>
    <w:rsid w:val="00D0432F"/>
    <w:rsid w:val="00D1401B"/>
    <w:rsid w:val="00D15667"/>
    <w:rsid w:val="00D4718F"/>
    <w:rsid w:val="00D507EE"/>
    <w:rsid w:val="00D51CDD"/>
    <w:rsid w:val="00D65C8E"/>
    <w:rsid w:val="00D71E00"/>
    <w:rsid w:val="00D732A9"/>
    <w:rsid w:val="00D73553"/>
    <w:rsid w:val="00D743D4"/>
    <w:rsid w:val="00D82C64"/>
    <w:rsid w:val="00D95E7A"/>
    <w:rsid w:val="00D976E6"/>
    <w:rsid w:val="00D97B99"/>
    <w:rsid w:val="00DA1300"/>
    <w:rsid w:val="00DA399B"/>
    <w:rsid w:val="00DA508F"/>
    <w:rsid w:val="00DB1A0B"/>
    <w:rsid w:val="00DC0740"/>
    <w:rsid w:val="00DD21B9"/>
    <w:rsid w:val="00DF3545"/>
    <w:rsid w:val="00E013D9"/>
    <w:rsid w:val="00E027AB"/>
    <w:rsid w:val="00E27F25"/>
    <w:rsid w:val="00E407C8"/>
    <w:rsid w:val="00E43BB0"/>
    <w:rsid w:val="00E645C1"/>
    <w:rsid w:val="00E71E78"/>
    <w:rsid w:val="00E8153F"/>
    <w:rsid w:val="00E91172"/>
    <w:rsid w:val="00E92615"/>
    <w:rsid w:val="00E92DFC"/>
    <w:rsid w:val="00EC3A58"/>
    <w:rsid w:val="00EC3AAE"/>
    <w:rsid w:val="00EC3DC9"/>
    <w:rsid w:val="00ED1DED"/>
    <w:rsid w:val="00ED2BC3"/>
    <w:rsid w:val="00ED567E"/>
    <w:rsid w:val="00EE3738"/>
    <w:rsid w:val="00EE56D5"/>
    <w:rsid w:val="00EE606F"/>
    <w:rsid w:val="00EE6642"/>
    <w:rsid w:val="00EF16FC"/>
    <w:rsid w:val="00F17A9E"/>
    <w:rsid w:val="00F201B2"/>
    <w:rsid w:val="00F27BCE"/>
    <w:rsid w:val="00F30461"/>
    <w:rsid w:val="00F84475"/>
    <w:rsid w:val="00F9499D"/>
    <w:rsid w:val="00FA2904"/>
    <w:rsid w:val="00FD4CD1"/>
    <w:rsid w:val="00FF010B"/>
    <w:rsid w:val="00FF0AAC"/>
    <w:rsid w:val="00FF3BB6"/>
    <w:rsid w:val="00FF60B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4B463"/>
  <w15:chartTrackingRefBased/>
  <w15:docId w15:val="{13F6795B-9BA1-4167-AD98-DFC51A543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45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140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A7A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013D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013D9"/>
    <w:rPr>
      <w:rFonts w:eastAsiaTheme="minorEastAsia"/>
      <w:lang w:val="en-US"/>
    </w:rPr>
  </w:style>
  <w:style w:type="character" w:customStyle="1" w:styleId="Heading1Char">
    <w:name w:val="Heading 1 Char"/>
    <w:basedOn w:val="DefaultParagraphFont"/>
    <w:link w:val="Heading1"/>
    <w:uiPriority w:val="9"/>
    <w:rsid w:val="00E645C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645C1"/>
    <w:pPr>
      <w:outlineLvl w:val="9"/>
    </w:pPr>
    <w:rPr>
      <w:lang w:val="en-US"/>
    </w:rPr>
  </w:style>
  <w:style w:type="paragraph" w:styleId="TOC1">
    <w:name w:val="toc 1"/>
    <w:basedOn w:val="Normal"/>
    <w:next w:val="Normal"/>
    <w:autoRedefine/>
    <w:uiPriority w:val="39"/>
    <w:unhideWhenUsed/>
    <w:rsid w:val="00990D87"/>
    <w:pPr>
      <w:spacing w:after="100"/>
    </w:pPr>
  </w:style>
  <w:style w:type="character" w:styleId="Hyperlink">
    <w:name w:val="Hyperlink"/>
    <w:basedOn w:val="DefaultParagraphFont"/>
    <w:uiPriority w:val="99"/>
    <w:unhideWhenUsed/>
    <w:rsid w:val="00990D87"/>
    <w:rPr>
      <w:color w:val="0563C1" w:themeColor="hyperlink"/>
      <w:u w:val="single"/>
    </w:rPr>
  </w:style>
  <w:style w:type="character" w:customStyle="1" w:styleId="Heading2Char">
    <w:name w:val="Heading 2 Char"/>
    <w:basedOn w:val="DefaultParagraphFont"/>
    <w:link w:val="Heading2"/>
    <w:uiPriority w:val="9"/>
    <w:rsid w:val="00D140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A7AEB"/>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A7AEB"/>
    <w:pPr>
      <w:spacing w:after="100"/>
      <w:ind w:left="220"/>
    </w:pPr>
  </w:style>
  <w:style w:type="paragraph" w:styleId="TOC3">
    <w:name w:val="toc 3"/>
    <w:basedOn w:val="Normal"/>
    <w:next w:val="Normal"/>
    <w:autoRedefine/>
    <w:uiPriority w:val="39"/>
    <w:unhideWhenUsed/>
    <w:rsid w:val="004A7AEB"/>
    <w:pPr>
      <w:spacing w:after="100"/>
      <w:ind w:left="440"/>
    </w:pPr>
  </w:style>
  <w:style w:type="paragraph" w:styleId="Bibliography">
    <w:name w:val="Bibliography"/>
    <w:basedOn w:val="Normal"/>
    <w:next w:val="Normal"/>
    <w:uiPriority w:val="37"/>
    <w:unhideWhenUsed/>
    <w:rsid w:val="0095306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1-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9F7879-3D98-41FA-B185-ED3CF414A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Pages>
  <Words>2845</Words>
  <Characters>1622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Letterkenny Institute of Technology</Company>
  <LinksUpToDate>false</LinksUpToDate>
  <CharactersWithSpaces>1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and Dataset</dc:title>
  <dc:subject>AI &amp; Machine Learning – CA 2</dc:subject>
  <dc:creator>Bridgeman Thomas</dc:creator>
  <cp:lastModifiedBy>Thomas</cp:lastModifiedBy>
  <cp:revision>3</cp:revision>
  <cp:lastPrinted>2021-11-28T14:54:00Z</cp:lastPrinted>
  <dcterms:created xsi:type="dcterms:W3CDTF">2021-11-28T14:50:00Z</dcterms:created>
  <dcterms:modified xsi:type="dcterms:W3CDTF">2021-11-2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mCfLzhk"/&gt;&lt;style id="http://www.zotero.org/styles/harvard-limerick" hasBibliography="1" bibliographyStyleHasBeenSet="1"/&gt;&lt;prefs&gt;&lt;pref name="fieldType" value="Field"/&gt;&lt;/prefs&gt;&lt;/data&gt;</vt:lpwstr>
  </property>
</Properties>
</file>